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612703" w14:textId="7DAFE64C" w:rsidR="00FE2B43" w:rsidRPr="00FE2B43" w:rsidRDefault="00FE2B43" w:rsidP="00F65F99">
      <w:pPr>
        <w:adjustRightInd w:val="0"/>
        <w:snapToGrid w:val="0"/>
        <w:spacing w:before="240" w:after="120" w:line="260" w:lineRule="atLeast"/>
        <w:ind w:left="425" w:right="425"/>
        <w:jc w:val="center"/>
        <w:rPr>
          <w:rFonts w:ascii="Palatino Linotype" w:eastAsia="Times New Roman" w:hAnsi="Palatino Linotype" w:cs="Times New Roman"/>
          <w:color w:val="000000"/>
          <w:sz w:val="20"/>
          <w:szCs w:val="20"/>
          <w:lang w:val="en-US" w:eastAsia="de-DE" w:bidi="en-US"/>
        </w:rPr>
      </w:pPr>
      <w:r w:rsidRPr="00FE2B43">
        <w:rPr>
          <w:rFonts w:ascii="Palatino Linotype" w:eastAsia="Times New Roman" w:hAnsi="Palatino Linotype" w:cs="Times New Roman"/>
          <w:b/>
          <w:color w:val="000000"/>
          <w:sz w:val="20"/>
          <w:szCs w:val="20"/>
          <w:lang w:val="en-US" w:eastAsia="de-DE" w:bidi="en-US"/>
        </w:rPr>
        <w:t xml:space="preserve">Table </w:t>
      </w:r>
      <w:r w:rsidR="00AD7F74">
        <w:rPr>
          <w:rFonts w:ascii="Palatino Linotype" w:eastAsia="Times New Roman" w:hAnsi="Palatino Linotype" w:cs="Times New Roman"/>
          <w:b/>
          <w:color w:val="000000"/>
          <w:sz w:val="20"/>
          <w:szCs w:val="20"/>
          <w:lang w:val="en-US" w:eastAsia="de-DE" w:bidi="en-US"/>
        </w:rPr>
        <w:t>S1</w:t>
      </w:r>
      <w:r w:rsidRPr="00FE2B43">
        <w:rPr>
          <w:rFonts w:ascii="Palatino Linotype" w:eastAsia="Times New Roman" w:hAnsi="Palatino Linotype" w:cs="Times New Roman"/>
          <w:b/>
          <w:color w:val="000000"/>
          <w:sz w:val="20"/>
          <w:szCs w:val="20"/>
          <w:lang w:val="en-US" w:eastAsia="de-DE" w:bidi="en-US"/>
        </w:rPr>
        <w:t>.</w:t>
      </w:r>
      <w:r w:rsidRPr="00FE2B43">
        <w:rPr>
          <w:rFonts w:ascii="Palatino Linotype" w:eastAsia="Times New Roman" w:hAnsi="Palatino Linotype" w:cs="Times New Roman"/>
          <w:color w:val="000000"/>
          <w:sz w:val="20"/>
          <w:szCs w:val="20"/>
          <w:lang w:val="en-US" w:eastAsia="de-DE" w:bidi="en-US"/>
        </w:rPr>
        <w:t xml:space="preserve"> </w:t>
      </w:r>
      <w:r w:rsidR="004D3FA1">
        <w:rPr>
          <w:rFonts w:ascii="Palatino Linotype" w:eastAsia="Times New Roman" w:hAnsi="Palatino Linotype" w:cs="Times New Roman"/>
          <w:color w:val="000000"/>
          <w:sz w:val="20"/>
          <w:szCs w:val="20"/>
          <w:lang w:val="en-US" w:eastAsia="de-DE" w:bidi="en-US"/>
        </w:rPr>
        <w:t>M</w:t>
      </w:r>
      <w:r w:rsidRPr="00FE2B43">
        <w:rPr>
          <w:rFonts w:ascii="Palatino Linotype" w:eastAsia="Times New Roman" w:hAnsi="Palatino Linotype" w:cs="Times New Roman"/>
          <w:color w:val="000000"/>
          <w:sz w:val="20"/>
          <w:szCs w:val="20"/>
          <w:lang w:val="en-US" w:eastAsia="de-DE" w:bidi="en-US"/>
        </w:rPr>
        <w:t>icrocystin congeners</w:t>
      </w:r>
      <w:r w:rsidR="004D3FA1">
        <w:rPr>
          <w:rFonts w:ascii="Palatino Linotype" w:eastAsia="Times New Roman" w:hAnsi="Palatino Linotype" w:cs="Times New Roman"/>
          <w:color w:val="000000"/>
          <w:sz w:val="20"/>
          <w:szCs w:val="20"/>
          <w:lang w:val="en-US" w:eastAsia="de-DE" w:bidi="en-US"/>
        </w:rPr>
        <w:t xml:space="preserve"> </w:t>
      </w:r>
      <w:r w:rsidR="00DD219C">
        <w:rPr>
          <w:rFonts w:ascii="Palatino Linotype" w:eastAsia="Times New Roman" w:hAnsi="Palatino Linotype" w:cs="Times New Roman"/>
          <w:color w:val="000000"/>
          <w:sz w:val="20"/>
          <w:szCs w:val="20"/>
          <w:lang w:val="en-US" w:eastAsia="de-DE" w:bidi="en-US"/>
        </w:rPr>
        <w:t>reported in the literature as identified from cyanobacterial cultures and field samples</w:t>
      </w:r>
    </w:p>
    <w:tbl>
      <w:tblPr>
        <w:tblW w:w="4947" w:type="pct"/>
        <w:jc w:val="center"/>
        <w:tblBorders>
          <w:top w:val="single" w:sz="8" w:space="0" w:color="auto"/>
          <w:bottom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8"/>
        <w:gridCol w:w="3206"/>
        <w:gridCol w:w="1271"/>
        <w:gridCol w:w="894"/>
        <w:gridCol w:w="1797"/>
        <w:gridCol w:w="1240"/>
      </w:tblGrid>
      <w:tr w:rsidR="002D1798" w:rsidRPr="00FE2B43" w14:paraId="4ED26109" w14:textId="77777777" w:rsidTr="00290A31">
        <w:trPr>
          <w:cantSplit/>
          <w:jc w:val="center"/>
        </w:trPr>
        <w:tc>
          <w:tcPr>
            <w:tcW w:w="316" w:type="pct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2251B7" w14:textId="1AB027E5" w:rsidR="002D1798" w:rsidRPr="00290A31" w:rsidRDefault="00290A31" w:rsidP="00290A31">
            <w:pPr>
              <w:adjustRightInd w:val="0"/>
              <w:snapToGrid w:val="0"/>
              <w:spacing w:after="0" w:line="260" w:lineRule="atLeast"/>
              <w:ind w:left="-105" w:right="-195"/>
              <w:rPr>
                <w:rFonts w:ascii="Palatino Linotype" w:eastAsia="Times New Roman" w:hAnsi="Palatino Linotype" w:cs="Times New Roman"/>
                <w:b/>
                <w:snapToGrid w:val="0"/>
                <w:color w:val="000000"/>
                <w:sz w:val="18"/>
                <w:szCs w:val="18"/>
                <w:lang w:val="en-US" w:eastAsia="de-DE" w:bidi="en-US"/>
              </w:rPr>
            </w:pPr>
            <w:r w:rsidRPr="00290A31">
              <w:rPr>
                <w:rFonts w:ascii="Palatino Linotype" w:eastAsia="Times New Roman" w:hAnsi="Palatino Linotype" w:cs="Times New Roman"/>
                <w:b/>
                <w:snapToGrid w:val="0"/>
                <w:color w:val="000000"/>
                <w:sz w:val="18"/>
                <w:szCs w:val="18"/>
                <w:lang w:val="en-US" w:eastAsia="de-DE" w:bidi="en-US"/>
              </w:rPr>
              <w:t>Entry</w:t>
            </w:r>
          </w:p>
        </w:tc>
        <w:tc>
          <w:tcPr>
            <w:tcW w:w="1786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5CA5B916" w14:textId="77777777" w:rsidR="002D1798" w:rsidRPr="00FE2B43" w:rsidRDefault="002D1798" w:rsidP="009F6AEB">
            <w:pPr>
              <w:adjustRightInd w:val="0"/>
              <w:snapToGrid w:val="0"/>
              <w:spacing w:after="0" w:line="260" w:lineRule="atLeast"/>
              <w:ind w:left="-21" w:right="-57"/>
              <w:rPr>
                <w:rFonts w:ascii="Palatino Linotype" w:eastAsia="Times New Roman" w:hAnsi="Palatino Linotype" w:cs="Times New Roman"/>
                <w:b/>
                <w:snapToGrid w:val="0"/>
                <w:color w:val="000000"/>
                <w:sz w:val="18"/>
                <w:szCs w:val="18"/>
                <w:lang w:val="en-US" w:eastAsia="de-DE" w:bidi="en-US"/>
              </w:rPr>
            </w:pPr>
            <w:r w:rsidRPr="00FE2B43">
              <w:rPr>
                <w:rFonts w:ascii="Palatino Linotype" w:eastAsia="Times New Roman" w:hAnsi="Palatino Linotype" w:cs="Times New Roman"/>
                <w:b/>
                <w:snapToGrid w:val="0"/>
                <w:color w:val="000000"/>
                <w:sz w:val="18"/>
                <w:szCs w:val="18"/>
                <w:lang w:val="en-US" w:eastAsia="de-DE" w:bidi="en-US"/>
              </w:rPr>
              <w:t>Microcystin</w:t>
            </w:r>
          </w:p>
        </w:tc>
        <w:tc>
          <w:tcPr>
            <w:tcW w:w="708" w:type="pct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CBA7880" w14:textId="77777777" w:rsidR="002D1798" w:rsidRPr="00FE2B43" w:rsidRDefault="002D1798" w:rsidP="00CB172D">
            <w:pPr>
              <w:adjustRightInd w:val="0"/>
              <w:snapToGrid w:val="0"/>
              <w:spacing w:after="0" w:line="26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b/>
                <w:snapToGrid w:val="0"/>
                <w:color w:val="000000"/>
                <w:sz w:val="18"/>
                <w:szCs w:val="18"/>
                <w:lang w:val="en-US" w:eastAsia="de-DE" w:bidi="en-US"/>
              </w:rPr>
            </w:pPr>
            <w:r>
              <w:rPr>
                <w:rFonts w:ascii="Palatino Linotype" w:eastAsia="Times New Roman" w:hAnsi="Palatino Linotype" w:cs="Times New Roman"/>
                <w:b/>
                <w:snapToGrid w:val="0"/>
                <w:color w:val="000000"/>
                <w:sz w:val="18"/>
                <w:szCs w:val="18"/>
                <w:lang w:val="en-US" w:eastAsia="de-DE" w:bidi="en-US"/>
              </w:rPr>
              <w:t>Molecular Formula</w:t>
            </w:r>
          </w:p>
        </w:tc>
        <w:tc>
          <w:tcPr>
            <w:tcW w:w="498" w:type="pct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8ADBBD6" w14:textId="77777777" w:rsidR="000E421E" w:rsidRDefault="000E421E" w:rsidP="006A5F06">
            <w:pPr>
              <w:adjustRightInd w:val="0"/>
              <w:snapToGrid w:val="0"/>
              <w:spacing w:after="0" w:line="26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b/>
                <w:snapToGrid w:val="0"/>
                <w:color w:val="000000"/>
                <w:sz w:val="18"/>
                <w:szCs w:val="18"/>
                <w:lang w:val="en-US" w:eastAsia="de-DE" w:bidi="en-US"/>
              </w:rPr>
            </w:pPr>
            <w:r>
              <w:rPr>
                <w:rFonts w:ascii="Palatino Linotype" w:eastAsia="Times New Roman" w:hAnsi="Palatino Linotype" w:cs="Times New Roman"/>
                <w:b/>
                <w:snapToGrid w:val="0"/>
                <w:color w:val="000000"/>
                <w:sz w:val="18"/>
                <w:szCs w:val="18"/>
                <w:lang w:val="en-US" w:eastAsia="de-DE" w:bidi="en-US"/>
              </w:rPr>
              <w:t>Exact</w:t>
            </w:r>
          </w:p>
          <w:p w14:paraId="3C0BEBD1" w14:textId="77777777" w:rsidR="002D1798" w:rsidRPr="00FE2B43" w:rsidRDefault="002D1798" w:rsidP="006A5F06">
            <w:pPr>
              <w:adjustRightInd w:val="0"/>
              <w:snapToGrid w:val="0"/>
              <w:spacing w:after="0" w:line="26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b/>
                <w:snapToGrid w:val="0"/>
                <w:color w:val="000000"/>
                <w:sz w:val="18"/>
                <w:szCs w:val="18"/>
                <w:lang w:val="en-US" w:eastAsia="de-DE" w:bidi="en-US"/>
              </w:rPr>
            </w:pPr>
            <w:r>
              <w:rPr>
                <w:rFonts w:ascii="Palatino Linotype" w:eastAsia="Times New Roman" w:hAnsi="Palatino Linotype" w:cs="Times New Roman"/>
                <w:b/>
                <w:snapToGrid w:val="0"/>
                <w:color w:val="000000"/>
                <w:sz w:val="18"/>
                <w:szCs w:val="18"/>
                <w:lang w:val="en-US" w:eastAsia="de-DE" w:bidi="en-US"/>
              </w:rPr>
              <w:t>Mass</w:t>
            </w:r>
            <w:r w:rsidR="0036268B" w:rsidRPr="0036268B">
              <w:rPr>
                <w:rFonts w:ascii="Palatino Linotype" w:eastAsia="Times New Roman" w:hAnsi="Palatino Linotype" w:cs="Times New Roman"/>
                <w:b/>
                <w:snapToGrid w:val="0"/>
                <w:color w:val="000000"/>
                <w:sz w:val="18"/>
                <w:szCs w:val="18"/>
                <w:vertAlign w:val="superscript"/>
                <w:lang w:val="en-US" w:eastAsia="de-DE" w:bidi="en-US"/>
              </w:rPr>
              <w:t>a</w:t>
            </w:r>
          </w:p>
        </w:tc>
        <w:tc>
          <w:tcPr>
            <w:tcW w:w="1001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30627A22" w14:textId="77777777" w:rsidR="002D1798" w:rsidRPr="00FE2B43" w:rsidRDefault="002D1798" w:rsidP="00180CAB">
            <w:pPr>
              <w:adjustRightInd w:val="0"/>
              <w:snapToGrid w:val="0"/>
              <w:spacing w:after="0" w:line="26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b/>
                <w:snapToGrid w:val="0"/>
                <w:sz w:val="18"/>
                <w:szCs w:val="18"/>
                <w:lang w:val="en-US" w:eastAsia="de-DE" w:bidi="en-US"/>
              </w:rPr>
            </w:pPr>
            <w:r w:rsidRPr="00FE2B43">
              <w:rPr>
                <w:rFonts w:ascii="Palatino Linotype" w:eastAsia="Times New Roman" w:hAnsi="Palatino Linotype" w:cs="Times New Roman"/>
                <w:b/>
                <w:snapToGrid w:val="0"/>
                <w:sz w:val="18"/>
                <w:szCs w:val="18"/>
                <w:lang w:val="en-US" w:eastAsia="de-DE" w:bidi="en-US"/>
              </w:rPr>
              <w:t>Characterization</w:t>
            </w:r>
          </w:p>
        </w:tc>
        <w:tc>
          <w:tcPr>
            <w:tcW w:w="691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4CF42F96" w14:textId="15674CEE" w:rsidR="002D1798" w:rsidRPr="00FE2B43" w:rsidRDefault="002D1798" w:rsidP="003269CD">
            <w:pPr>
              <w:adjustRightInd w:val="0"/>
              <w:snapToGrid w:val="0"/>
              <w:spacing w:after="0" w:line="26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/>
                <w:snapToGrid w:val="0"/>
                <w:color w:val="0000FF"/>
                <w:sz w:val="18"/>
                <w:szCs w:val="18"/>
                <w:lang w:val="en-US" w:eastAsia="de-DE" w:bidi="en-US"/>
              </w:rPr>
            </w:pPr>
            <w:r w:rsidRPr="00251515">
              <w:rPr>
                <w:rFonts w:ascii="Palatino Linotype" w:eastAsia="Times New Roman" w:hAnsi="Palatino Linotype" w:cs="Times New Roman"/>
                <w:b/>
                <w:snapToGrid w:val="0"/>
                <w:sz w:val="18"/>
                <w:szCs w:val="18"/>
                <w:lang w:val="en-US" w:eastAsia="de-DE" w:bidi="en-US"/>
              </w:rPr>
              <w:t>Reference</w:t>
            </w:r>
          </w:p>
        </w:tc>
      </w:tr>
      <w:tr w:rsidR="002D1798" w:rsidRPr="00FE2B43" w14:paraId="6C121335" w14:textId="77777777" w:rsidTr="00290A31">
        <w:trPr>
          <w:cantSplit/>
          <w:jc w:val="center"/>
        </w:trPr>
        <w:tc>
          <w:tcPr>
            <w:tcW w:w="31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E18469" w14:textId="0332FCB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1A1B0CC" w14:textId="77777777" w:rsidR="002D1798" w:rsidRPr="00FE2B43" w:rsidRDefault="002D1798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Cambria Math"/>
                <w:color w:val="000000"/>
                <w:sz w:val="16"/>
                <w:szCs w:val="16"/>
                <w:lang w:eastAsia="de-DE"/>
              </w:rPr>
              <w:t>‐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³,DMAdd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Cambria Math"/>
                <w:color w:val="000000"/>
                <w:sz w:val="16"/>
                <w:szCs w:val="16"/>
                <w:lang w:eastAsia="de-DE"/>
              </w:rPr>
              <w:t>‐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LA</w:t>
            </w:r>
          </w:p>
        </w:tc>
        <w:tc>
          <w:tcPr>
            <w:tcW w:w="70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08574D" w14:textId="77777777" w:rsidR="002D1798" w:rsidRPr="00FE2B43" w:rsidRDefault="002D1798" w:rsidP="00E97AF6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4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3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0A12F9" w14:textId="77777777" w:rsidR="002D1798" w:rsidRPr="00E97AF6" w:rsidRDefault="002D1798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881.4535</w:t>
            </w:r>
          </w:p>
        </w:tc>
        <w:tc>
          <w:tcPr>
            <w:tcW w:w="100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7868072" w14:textId="77777777" w:rsidR="002D1798" w:rsidRPr="00FE2B43" w:rsidRDefault="002D1798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  <w:t>/MS</w:t>
            </w:r>
          </w:p>
        </w:tc>
        <w:tc>
          <w:tcPr>
            <w:tcW w:w="69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DFA72C7" w14:textId="36BEB35D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2EDC0782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77CD12" w14:textId="5616A5D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02E5E8" w14:textId="77777777" w:rsidR="002D1798" w:rsidRPr="00FE2B43" w:rsidRDefault="002D1798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FE2B4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[</w:t>
            </w:r>
            <w:r w:rsidRPr="00E84D09">
              <w:rPr>
                <w:rFonts w:ascii="Times New Roman" w:eastAsia="Times New Roman" w:hAnsi="Times New Roman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Cambria Math" w:eastAsia="Times New Roman" w:hAnsi="Cambria Math" w:cs="Cambria Math"/>
                <w:bCs/>
                <w:color w:val="000000"/>
                <w:sz w:val="16"/>
                <w:szCs w:val="16"/>
                <w:lang w:eastAsia="de-DE"/>
              </w:rPr>
              <w:t>‐</w:t>
            </w:r>
            <w:r w:rsidRPr="00FE2B4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Asp³]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Cambria Math" w:eastAsia="Times New Roman" w:hAnsi="Cambria Math" w:cs="Cambria Math"/>
                <w:bCs/>
                <w:color w:val="000000"/>
                <w:sz w:val="16"/>
                <w:szCs w:val="16"/>
                <w:lang w:eastAsia="de-DE"/>
              </w:rPr>
              <w:t>‐</w:t>
            </w:r>
            <w:r w:rsidRPr="00FE2B4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V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3AE23A" w14:textId="77777777" w:rsidR="002D1798" w:rsidRPr="00FE2B43" w:rsidRDefault="002D1798" w:rsidP="00E97AF6">
            <w:pPr>
              <w:spacing w:after="0" w:line="340" w:lineRule="atLeast"/>
              <w:ind w:left="-159" w:right="-106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0B01C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44</w:t>
            </w:r>
            <w:r w:rsidRPr="000B01C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63</w:t>
            </w:r>
            <w:r w:rsidRPr="000B01C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0B01C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05A91C" w14:textId="77777777" w:rsidR="002D1798" w:rsidRPr="00E97AF6" w:rsidRDefault="002D1798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881.453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354913" w14:textId="77777777" w:rsidR="002D1798" w:rsidRPr="00FE2B43" w:rsidRDefault="002D1798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136B2" w14:textId="4CF3C1DD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121091C0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18CC95" w14:textId="3DE5186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6D5F79" w14:textId="77777777" w:rsidR="002D1798" w:rsidRPr="00FE2B43" w:rsidRDefault="002D1798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-L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F47BA6" w14:textId="77777777" w:rsidR="002D1798" w:rsidRPr="00FE2B43" w:rsidRDefault="002D1798" w:rsidP="00E97AF6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B01C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45</w:t>
            </w:r>
            <w:r w:rsidRPr="000B01C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65</w:t>
            </w:r>
            <w:r w:rsidRPr="000B01C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7</w:t>
            </w:r>
            <w:r w:rsidRPr="000B01C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386F36" w14:textId="77777777" w:rsidR="002D1798" w:rsidRPr="00E97AF6" w:rsidRDefault="002D1798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895.469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0F57A4" w14:textId="77777777" w:rsidR="002D1798" w:rsidRPr="00FE2B43" w:rsidRDefault="002D1798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HR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1ED11" w14:textId="52922A3E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instrText xml:space="preserve"> ADDIN EN.CITE &lt;EndNote&gt;&lt;Cite&gt;&lt;Author&gt;Diehnelt&lt;/Author&gt;&lt;Year&gt;2006&lt;/Year&gt;&lt;RecNum&gt;652&lt;/RecNum&gt;&lt;record&gt;&lt;rec-number&gt;652&lt;/rec-number&gt;&lt;foreign-keys&gt;&lt;key app="EN" db-id="vf0wxxf2xvwtf0e5r50x5fs9efpwtxazfs00"&gt;652&lt;/key&gt;&lt;/foreign-keys&gt;&lt;ref-type name="Journal Article"&gt;17&lt;/ref-type&gt;&lt;contributors&gt;&lt;authors&gt;&lt;author&gt;Diehnelt, Chris W.&lt;/author&gt;&lt;author&gt;Dugan, Nicholas R.&lt;/author&gt;&lt;author&gt;Peterman, Scott M.&lt;/author&gt;&lt;author&gt;Budde, William L.&lt;/author&gt;&lt;/authors&gt;&lt;/contributors&gt;&lt;titles&gt;&lt;title&gt;&lt;style face="normal" font="default" size="100%"&gt;Identification of Microcystin Toxins from a Strain of &lt;/style&gt;&lt;style face="italic" font="default" size="100%"&gt;Microcystis aeruginosa&lt;/style&gt;&lt;style face="normal" font="default" size="100%"&gt; by Liquid Chromatography Introduction into a Hybrid Linear Ion Trap-Fourier Transform Ion Cyclotron Resonance Mass Spectrometer&lt;/style&gt;&lt;/title&gt;&lt;secondary-title&gt;Anal. Chem.&lt;/secondary-title&gt;&lt;/titles&gt;&lt;periodical&gt;&lt;full-title&gt;Anal. Chem.&lt;/full-title&gt;&lt;/periodical&gt;&lt;pages&gt;501-512&lt;/pages&gt;&lt;volume&gt;78&lt;/volume&gt;&lt;number&gt;2&lt;/number&gt;&lt;dates&gt;&lt;year&gt;2006&lt;/year&gt;&lt;/dates&gt;&lt;urls&gt;&lt;related-urls&gt;&lt;url&gt;http://pubs.acs.org/doi/abs/10.1021/ac051556d&lt;/url&gt;&lt;/related-urls&gt;&lt;/urls&gt;&lt;electronic-resource-num&gt;doi:10.1021/ac051556d&lt;/electronic-resource-num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fldChar w:fldCharType="separate"/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9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5FCBB382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B42DCC" w14:textId="18E5019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4DA3AE" w14:textId="77777777" w:rsidR="002D1798" w:rsidRPr="00FE2B43" w:rsidRDefault="002D1798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[Dh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‐L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8D295F" w14:textId="77777777" w:rsidR="002D1798" w:rsidRPr="00136944" w:rsidRDefault="002D1798" w:rsidP="00E97AF6">
            <w:pPr>
              <w:spacing w:after="0" w:line="340" w:lineRule="atLeast"/>
              <w:ind w:left="-159" w:right="-106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45</w:t>
            </w: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65</w:t>
            </w: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78EF36" w14:textId="77777777" w:rsidR="002D1798" w:rsidRPr="00E97AF6" w:rsidRDefault="002D1798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895.469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7DD251" w14:textId="77777777" w:rsidR="002D1798" w:rsidRPr="00FE2B43" w:rsidRDefault="002D1798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FA5640" w14:textId="3E61154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095D37DA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B26F66" w14:textId="247B4BE9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68687B" w14:textId="77777777" w:rsidR="002D1798" w:rsidRPr="00FE2B43" w:rsidRDefault="002D1798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[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‐L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7D1B02" w14:textId="77777777" w:rsidR="002D1798" w:rsidRPr="00136944" w:rsidRDefault="002D1798" w:rsidP="00E97AF6">
            <w:pPr>
              <w:spacing w:after="0" w:line="340" w:lineRule="atLeast"/>
              <w:ind w:left="-159" w:right="-106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45</w:t>
            </w: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65</w:t>
            </w: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822452" w14:textId="77777777" w:rsidR="002D1798" w:rsidRPr="00E97AF6" w:rsidRDefault="002D1798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895.469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B83CBA" w14:textId="77777777" w:rsidR="002D1798" w:rsidRPr="00FE2B43" w:rsidRDefault="002D1798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–MS/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 xml:space="preserve">, thiol 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FE645E" w14:textId="1FF5F31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2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70BF0705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346788" w14:textId="291BF0C1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74B53A" w14:textId="77777777" w:rsidR="002D1798" w:rsidRPr="00FE2B43" w:rsidRDefault="002D1798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‐V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5976B2" w14:textId="77777777" w:rsidR="002D1798" w:rsidRPr="00136944" w:rsidRDefault="002D1798" w:rsidP="00E97AF6">
            <w:pPr>
              <w:spacing w:after="0" w:line="340" w:lineRule="atLeast"/>
              <w:ind w:left="-159" w:right="-106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45</w:t>
            </w: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65</w:t>
            </w: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2B519F" w14:textId="77777777" w:rsidR="002D1798" w:rsidRPr="00E97AF6" w:rsidRDefault="002D1798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895.469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71B21" w14:textId="77777777" w:rsidR="002D1798" w:rsidRPr="00FE2B43" w:rsidRDefault="002D1798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0876B6" w14:textId="2D79FE0A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0AE9737A" w14:textId="77777777" w:rsidTr="00290A31">
        <w:trPr>
          <w:cantSplit/>
          <w:trHeight w:val="338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7D4206" w14:textId="2FEFDE0D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5AE015" w14:textId="77777777" w:rsidR="002D1798" w:rsidRPr="00FE2B43" w:rsidRDefault="002D1798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-L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5361DE" w14:textId="77777777" w:rsidR="002D1798" w:rsidRPr="00136944" w:rsidRDefault="002D1798" w:rsidP="00E97AF6">
            <w:pPr>
              <w:spacing w:after="0" w:line="340" w:lineRule="atLeast"/>
              <w:ind w:left="-159" w:right="-106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46</w:t>
            </w: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67</w:t>
            </w: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DE4C21" w14:textId="77777777" w:rsidR="002D1798" w:rsidRPr="00E97AF6" w:rsidRDefault="002D1798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909.484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1B5697" w14:textId="77777777" w:rsidR="002D1798" w:rsidRPr="00FE2B43" w:rsidRDefault="002D1798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MS, NMR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AA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 xml:space="preserve"> LC-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HR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D5DF6F" w14:textId="0EC0775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5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,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9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5EC831EC" w14:textId="77777777" w:rsidTr="00290A31">
        <w:trPr>
          <w:cantSplit/>
          <w:trHeight w:val="529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FFD41B" w14:textId="20266C9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78DFE8" w14:textId="77777777" w:rsidR="002D1798" w:rsidRPr="00FE2B43" w:rsidRDefault="002D1798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LAb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u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32A7CA" w14:textId="77777777" w:rsidR="002D1798" w:rsidRPr="00136944" w:rsidRDefault="002D1798" w:rsidP="00E97AF6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5BC86C" w14:textId="77777777" w:rsidR="002D1798" w:rsidRPr="00E97AF6" w:rsidRDefault="002D1798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923.500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24C17B" w14:textId="77777777" w:rsidR="002D1798" w:rsidRPr="00FE2B43" w:rsidRDefault="002D1798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HRFABMS, AA, 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1F7B40" w14:textId="30028FA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641CA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2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60696C25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300553" w14:textId="7D1FDA5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490BC7" w14:textId="77777777" w:rsidR="002D1798" w:rsidRPr="002D1798" w:rsidRDefault="002D1798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-Asp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3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,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eastAsia="de-DE"/>
              </w:rPr>
              <w:t>D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-Glu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)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6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]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LAbu</w:t>
            </w:r>
            <w:r w:rsidR="0036268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55CE34" w14:textId="77777777" w:rsidR="002D1798" w:rsidRPr="00136944" w:rsidRDefault="002D1798" w:rsidP="00E97AF6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D44C7F" w14:textId="77777777" w:rsidR="002D1798" w:rsidRPr="00E97AF6" w:rsidRDefault="002D1798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923.500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879967" w14:textId="77777777" w:rsidR="002D1798" w:rsidRPr="00FE2B43" w:rsidRDefault="002D1798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HR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4C229" w14:textId="57752AF9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641CA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3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068FB4C1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66ABB2" w14:textId="4A07B8A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D5A6DA" w14:textId="77777777" w:rsidR="002D1798" w:rsidRPr="00FE2B43" w:rsidRDefault="002D1798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‐Asp³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‐LV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6ED535" w14:textId="77777777" w:rsidR="002D1798" w:rsidRPr="00136944" w:rsidRDefault="002D1798" w:rsidP="00E97AF6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F62E32" w14:textId="77777777" w:rsidR="002D1798" w:rsidRPr="00E97AF6" w:rsidRDefault="002D1798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923.500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56E2C5" w14:textId="77777777" w:rsidR="002D1798" w:rsidRPr="00FE2B43" w:rsidRDefault="002D1798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4678A9" w14:textId="397CBCF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7A20443E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15FCEB" w14:textId="2544E845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94B50A" w14:textId="77777777" w:rsidR="002D1798" w:rsidRPr="00FE2B43" w:rsidRDefault="002D1798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-F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F2092A" w14:textId="77777777" w:rsidR="002D1798" w:rsidRPr="00136944" w:rsidRDefault="002D1798" w:rsidP="00E97AF6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566382" w14:textId="77777777" w:rsidR="002D1798" w:rsidRPr="00E97AF6" w:rsidRDefault="002D1798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929.453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341E23" w14:textId="77777777" w:rsidR="002D1798" w:rsidRPr="00FE2B43" w:rsidRDefault="002D1798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74E920" w14:textId="07260AC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FF"/>
                <w:sz w:val="16"/>
                <w:szCs w:val="16"/>
                <w:lang w:val="en-US" w:eastAsia="de-DE"/>
              </w:rPr>
              <w:t>[</w:t>
            </w:r>
            <w:r w:rsidR="0031016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2</w:t>
            </w:r>
            <w:r w:rsidRPr="00FE2B43">
              <w:rPr>
                <w:rFonts w:ascii="Palatino Linotype" w:eastAsia="Times New Roman" w:hAnsi="Palatino Linotype" w:cs="Times New Roman"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12623476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E6F3A3" w14:textId="5F8F589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D8A75" w14:textId="77777777" w:rsidR="002D1798" w:rsidRPr="000127DA" w:rsidRDefault="002D1798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fr-CA" w:eastAsia="de-DE"/>
              </w:rPr>
            </w:pPr>
            <w:r w:rsidRPr="000127DA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fr-CA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fr-CA" w:eastAsia="de-DE"/>
              </w:rPr>
              <w:t>D</w:t>
            </w:r>
            <w:r w:rsidRPr="000127DA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fr-CA" w:eastAsia="de-DE"/>
              </w:rPr>
              <w:t>-Asp</w:t>
            </w:r>
            <w:proofErr w:type="gramStart"/>
            <w:r w:rsidRPr="000127DA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fr-CA" w:eastAsia="de-DE"/>
              </w:rPr>
              <w:t>³,Dha</w:t>
            </w:r>
            <w:proofErr w:type="gramEnd"/>
            <w:r w:rsidRPr="000127DA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fr-CA" w:eastAsia="de-DE"/>
              </w:rPr>
              <w:t>7</w:t>
            </w:r>
            <w:r w:rsidRPr="000127DA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fr-CA" w:eastAsia="de-DE"/>
              </w:rPr>
              <w:t>]MC‐Y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5586F7" w14:textId="77777777" w:rsidR="002D1798" w:rsidRPr="00136944" w:rsidRDefault="002D1798" w:rsidP="00E97AF6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27911D" w14:textId="77777777" w:rsidR="002D1798" w:rsidRPr="00E97AF6" w:rsidRDefault="002D1798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931.432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F6E825" w14:textId="77777777" w:rsidR="002D1798" w:rsidRPr="00FE2B43" w:rsidRDefault="002D1798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743F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MALDI-TOF</w:t>
            </w:r>
            <w:r w:rsidR="00CD517D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 xml:space="preserve"> 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4886A" w14:textId="1BBB1FA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31016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8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0E62DD88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835746" w14:textId="194745B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B8126A" w14:textId="77777777" w:rsidR="002D1798" w:rsidRPr="00FE2B43" w:rsidRDefault="002D1798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-LL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A73B41" w14:textId="77777777" w:rsidR="002D1798" w:rsidRPr="00136944" w:rsidRDefault="002D1798" w:rsidP="00E97AF6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992925" w14:textId="77777777" w:rsidR="002D1798" w:rsidRPr="00E97AF6" w:rsidRDefault="002D1798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937.516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CC4617" w14:textId="77777777" w:rsidR="002D1798" w:rsidRPr="00FE2B43" w:rsidRDefault="002D1798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HR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A98511" w14:textId="0169F4E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9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6C0AFB" w:rsidRPr="00FE2B43" w14:paraId="3758BC1A" w14:textId="77777777" w:rsidTr="00290A31">
        <w:trPr>
          <w:cantSplit/>
          <w:trHeight w:val="373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D963BB" w14:textId="5E497C27" w:rsidR="006C0AFB" w:rsidRPr="00511BD5" w:rsidRDefault="006C0AFB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D3AEB1" w14:textId="77777777" w:rsidR="006C0AFB" w:rsidRPr="00FE2B43" w:rsidRDefault="006C0AFB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‐LV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E160CB" w14:textId="77777777" w:rsidR="006C0AFB" w:rsidRPr="00136944" w:rsidRDefault="006C0AFB" w:rsidP="00E97AF6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4B27D3" w14:textId="77777777" w:rsidR="006C0AFB" w:rsidRPr="00E97AF6" w:rsidRDefault="006C0AFB" w:rsidP="00E97AF6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97AF6">
              <w:rPr>
                <w:rFonts w:ascii="Palatino Linotype" w:hAnsi="Palatino Linotype"/>
                <w:color w:val="000000"/>
                <w:sz w:val="16"/>
                <w:szCs w:val="16"/>
              </w:rPr>
              <w:t>937.516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F5552E" w14:textId="36FF09AC" w:rsidR="006C0AFB" w:rsidRPr="00136944" w:rsidRDefault="00CD517D" w:rsidP="003269C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fr-CA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eastAsia="de-DE"/>
              </w:rPr>
              <w:t xml:space="preserve">AA, </w:t>
            </w:r>
            <w:r w:rsidR="006C0AFB" w:rsidRPr="00136944">
              <w:rPr>
                <w:rFonts w:ascii="Palatino Linotype" w:eastAsia="Times New Roman" w:hAnsi="Palatino Linotype" w:cs="Times New Roman"/>
                <w:sz w:val="16"/>
                <w:szCs w:val="16"/>
                <w:lang w:val="fr-CA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</w:tcPr>
          <w:p w14:paraId="4FD19BF4" w14:textId="4ED86193" w:rsidR="006C0AFB" w:rsidRPr="006C0AFB" w:rsidRDefault="006C0AFB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33,</w:t>
            </w:r>
            <w:r w:rsidR="0031016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2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71DA5" w:rsidRPr="00FE2B43" w14:paraId="7918FDCD" w14:textId="77777777" w:rsidTr="00290A31">
        <w:trPr>
          <w:cantSplit/>
          <w:trHeight w:val="12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3510D4" w14:textId="442CD0BD" w:rsidR="00271DA5" w:rsidRPr="00511BD5" w:rsidRDefault="00271DA5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D3779F" w14:textId="77777777" w:rsidR="00271DA5" w:rsidRPr="00FE2B43" w:rsidRDefault="00271DA5" w:rsidP="00E97AF6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-R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A0EA19" w14:textId="77777777" w:rsidR="00271DA5" w:rsidRPr="00136944" w:rsidRDefault="00271DA5" w:rsidP="00E97AF6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41AB07" w14:textId="77777777" w:rsidR="00271DA5" w:rsidRPr="00FE2B43" w:rsidRDefault="00271DA5" w:rsidP="00E97AF6">
            <w:pPr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938.486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4B2599" w14:textId="77777777" w:rsidR="00271DA5" w:rsidRPr="00FE2B43" w:rsidRDefault="00271DA5" w:rsidP="00E97AF6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EE5AA9" w14:textId="2C582ECC" w:rsidR="00271DA5" w:rsidRPr="00FE2B43" w:rsidRDefault="00271DA5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31016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12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,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61A61FC4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CD9DB4" w14:textId="0650C41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27E286" w14:textId="77777777" w:rsidR="002D1798" w:rsidRPr="00FE2B43" w:rsidRDefault="002D1798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-F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2A0A3E" w14:textId="77777777" w:rsidR="002D1798" w:rsidRPr="00136944" w:rsidRDefault="002D1798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D7C504" w14:textId="77777777" w:rsidR="002D1798" w:rsidRPr="0066722D" w:rsidRDefault="002D1798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43.469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ADF1CA" w14:textId="77777777" w:rsidR="002D1798" w:rsidRPr="00FE2B43" w:rsidRDefault="002D1798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 xml:space="preserve">NMR,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AA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182DD" w14:textId="728FD68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8F4C8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3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0009ABE0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1D86FB" w14:textId="637E9F1C" w:rsidR="002D1798" w:rsidRPr="00511BD5" w:rsidRDefault="00D46C6D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D030CA" w14:textId="77777777" w:rsidR="002D1798" w:rsidRPr="00FE2B43" w:rsidRDefault="002D1798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-LL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EC748C" w14:textId="77777777" w:rsidR="002D1798" w:rsidRPr="00136944" w:rsidRDefault="002D1798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3FFD6C" w14:textId="77777777" w:rsidR="002D1798" w:rsidRPr="0066722D" w:rsidRDefault="002D1798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51.531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E9D48D" w14:textId="77777777" w:rsidR="002D1798" w:rsidRPr="000127DA" w:rsidRDefault="002D1798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CA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HR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</w:t>
            </w:r>
            <w:r w:rsidRPr="000127DA">
              <w:rPr>
                <w:rFonts w:ascii="Palatino Linotype" w:eastAsia="Times New Roman" w:hAnsi="Palatino Linotype" w:cs="Times New Roman"/>
                <w:sz w:val="16"/>
                <w:szCs w:val="16"/>
                <w:lang w:val="en-CA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CA" w:eastAsia="de-DE"/>
              </w:rPr>
              <w:t>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8C0786" w14:textId="1CFA22AB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3,</w:t>
            </w:r>
            <w:r w:rsidR="006C0AFB"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fldChar w:fldCharType="begin"/>
            </w:r>
            <w:r w:rsidR="006C0AFB"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instrText xml:space="preserve"> ADDIN EN.CITE &lt;EndNote&gt;&lt;Cite&gt;&lt;Author&gt;Craig&lt;/Author&gt;&lt;Year&gt;1993&lt;/Year&gt;&lt;RecNum&gt;14&lt;/RecNum&gt;&lt;record&gt;&lt;rec-number&gt;14&lt;/rec-number&gt;&lt;ref-type name='Journal Article'&gt;17&lt;/ref-type&gt;&lt;contributors&gt;&lt;authors&gt;&lt;author&gt;Craig, M.&lt;/author&gt;&lt;author&gt;McCready, T. L.&lt;/author&gt;&lt;author&gt;Luu, H. A.&lt;/author&gt;&lt;author&gt;Smillie, M. A.&lt;/author&gt;&lt;author&gt;Dubord, P.&lt;/author&gt;&lt;author&gt;Holmes, C. F.&lt;/author&gt;&lt;/authors&gt;&lt;/contributors&gt;&lt;auth-address&gt;Department of Biochemistry, University of Alberta, Edmonton, Canada.&lt;/auth-address&gt;&lt;titles&gt;&lt;title&gt;Identification and characterization of hydrophobic microcystins in Canadian freshwater cyanobacteria&lt;/title&gt;&lt;secondary-title&gt;Toxicon&lt;/secondary-title&gt;&lt;/titles&gt;&lt;pages&gt;1541-9&lt;/pages&gt;&lt;volume&gt;31&lt;/volume&gt;&lt;keywords&gt;&lt;keyword&gt;Amino Acids/analysis&lt;/keyword&gt;&lt;keyword&gt;Canada&lt;/keyword&gt;&lt;keyword&gt;Chromatography, Liquid&lt;/keyword&gt;&lt;keyword&gt;Cyanobacteria/*chemistry&lt;/keyword&gt;&lt;keyword&gt;Eutrophication/physiology&lt;/keyword&gt;&lt;keyword&gt;Peptides, Cyclic/*analysis/chemistry/pharmacology&lt;/keyword&gt;&lt;keyword&gt;Phosphoprotein Phosphatase/analysis/antagonists &amp;amp; inhibitors&lt;/keyword&gt;&lt;keyword&gt;Spectrophotometry, Ultraviolet&lt;/keyword&gt;&lt;keyword&gt;Support, Non-U.S. Gov&amp;apos;t&lt;/keyword&gt;&lt;keyword&gt;Water Microbiology&lt;/keyword&gt;&lt;keyword&gt;Water Supply/analysis&lt;/keyword&gt;&lt;/keywords&gt;&lt;dates&gt;&lt;year&gt;1993&lt;/year&gt;&lt;pub-dates&gt;&lt;date&gt;Dec&lt;/date&gt;&lt;/pub-dates&gt;&lt;/dates&gt;&lt;accession-num&gt;8146867&lt;/accession-num&gt;&lt;urls&gt;&lt;related-urls&gt;&lt;url&gt;http://www.ncbi.nlm.nih.gov/entrez/query.fcgi?cmd=Retrieve&amp;amp;db=PubMed&amp;amp;dopt=Citation&amp;amp;list_uids=8146867&lt;/url&gt;&lt;/related-urls&gt;&lt;/urls&gt;&lt;/record&gt;&lt;/Cite&gt;&lt;/EndNote&gt;</w:instrText>
            </w:r>
            <w:r w:rsidR="006C0AFB"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fldChar w:fldCharType="separate"/>
            </w:r>
            <w:r w:rsidR="0031016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29</w:t>
            </w:r>
            <w:r w:rsidR="006C0AFB"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37619553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135E29" w14:textId="0BAAD45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0FFDB3" w14:textId="77777777" w:rsidR="002D1798" w:rsidRPr="006C0AFB" w:rsidRDefault="002D1798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</w:pPr>
            <w:r w:rsidRP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MC-A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848301" w14:textId="77777777" w:rsidR="002D1798" w:rsidRPr="00136944" w:rsidRDefault="002D1798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A28FE1" w14:textId="77777777" w:rsidR="002D1798" w:rsidRPr="006C0AFB" w:rsidRDefault="002D1798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52.501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67C2F" w14:textId="77777777" w:rsidR="002D1798" w:rsidRPr="006C0AFB" w:rsidRDefault="002D1798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</w:pPr>
            <w:r w:rsidRPr="006C0AFB"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  <w:t>AA, HRMS,</w:t>
            </w:r>
            <w:r w:rsidRPr="006C0AFB"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eastAsia="de-DE"/>
              </w:rPr>
              <w:t xml:space="preserve"> </w:t>
            </w:r>
            <w:r w:rsidRPr="006C0AFB"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  <w:t>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8701EC" w14:textId="30658587" w:rsidR="002D1798" w:rsidRPr="006C0AFB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7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71DA5" w:rsidRPr="00FE2B43" w14:paraId="44E77BC5" w14:textId="77777777" w:rsidTr="00290A31">
        <w:trPr>
          <w:cantSplit/>
          <w:trHeight w:val="135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AA5BC8" w14:textId="33A08E95" w:rsidR="00271DA5" w:rsidRPr="00511BD5" w:rsidRDefault="00D46C6D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8FDE32" w14:textId="77777777" w:rsidR="00271DA5" w:rsidRPr="00FE2B43" w:rsidRDefault="00271DA5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R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4C1C80" w14:textId="77777777" w:rsidR="00271DA5" w:rsidRPr="00136944" w:rsidRDefault="00271DA5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EE2965" w14:textId="77777777" w:rsidR="00271DA5" w:rsidRPr="006C0AFB" w:rsidRDefault="00271DA5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52.501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71228" w14:textId="77777777" w:rsidR="00271DA5" w:rsidRPr="004E1981" w:rsidRDefault="00271DA5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</w:pPr>
            <w:r w:rsidRPr="004E1981"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  <w:t>LC-MS/MS, NMR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407C26" w14:textId="23B66CED" w:rsidR="00271DA5" w:rsidRPr="00FE2B43" w:rsidRDefault="00271DA5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76,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fldChar w:fldCharType="begin"/>
            </w:r>
            <w:r w:rsidRPr="00271DA5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instrText xml:space="preserve"> ADDIN EN.CITE &lt;EndNote&gt;&lt;Cite&gt;&lt;Author&gt;Lee&lt;/Author&gt;&lt;Year&gt;1998&lt;/Year&gt;&lt;RecNum&gt;255&lt;/RecNum&gt;&lt;record&gt;&lt;source-app name='EndNote' version='8.0'&gt;EndNote&lt;/source-app&gt;&lt;rec-number&gt;0&lt;/rec-number&gt;&lt;ref-type name='Journal Article'&gt;17&lt;/ref-type&gt;&lt;contributors&gt;&lt;authors&gt;&lt;author&gt;&lt;style face='normal' font='default' size='100%'&gt;Lee, T. H.&lt;/style&gt;&lt;/author&gt;&lt;author&gt;&lt;style face='normal' font='default' size='100%'&gt;Chen, Y. M.&lt;/style&gt;&lt;/author&gt;&lt;author&gt;&lt;style face='normal' font='default' size='100%'&gt;Chou, H. N.&lt;/style&gt;&lt;/author&gt;&lt;/authors&gt;&lt;/contributors&gt;&lt;auth-address&gt;&lt;style face='normal' font='default' size='100%'&gt;Department of Zoology, National Taiwan University, Taipei, ROC.&lt;/style&gt;&lt;/auth-address&gt;&lt;titles&gt;&lt;title&gt;&lt;style face='normal' font='default' size='100%'&gt;First report of microcystins in Taiwan&lt;/style&gt;&lt;/title&gt;&lt;secondary-title&gt;&lt;style face='normal' font='default' size='100%'&gt;Toxicon&lt;/style&gt;&lt;/secondary-title&gt;&lt;/titles&gt;&lt;pages&gt;&lt;style face='normal' font='default' size='100%'&gt;247-55&lt;/style&gt;&lt;/pages&gt;&lt;volume&gt;&lt;style face='normal' font='default' size='100%'&gt;36&lt;/style&gt;&lt;/volume&gt;&lt;number&gt;&lt;style face='normal' font='default' size='100%'&gt;2&lt;/style&gt;&lt;/number&gt;&lt;dates&gt;&lt;year&gt;&lt;style face='normal' font='default' size='100%'&gt;1998&lt;/style&gt;&lt;/year&gt;&lt;pub-dates&gt;&lt;date&gt;&lt;style face='normal' font='default' size='100%'&gt;Feb&lt;/style&gt;&lt;/date&gt;&lt;/pub-dates&gt;&lt;/dates&gt;&lt;accession-num&gt;&lt;style face='normal' font='default' size='100%'&gt;9620573&lt;/style&gt;&lt;/accession-num&gt;&lt;urls&gt;&lt;related-urls&gt;&lt;url&gt;&lt;style face='normal' font='default' size='100%'&gt;http://www.ncbi.nlm.nih.gov/entrez/query.fcgi?cmd=Retrieve&amp;amp;db=PubMed&amp;amp;dopt=Citation&amp;amp;list_uids=9620573&lt;/style&gt;&lt;/url&gt;&lt;/related-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fldChar w:fldCharType="separate"/>
            </w:r>
            <w:r w:rsidR="0031016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3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78C746F3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8416B8" w14:textId="318AAB7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689D7D" w14:textId="77777777" w:rsidR="002D1798" w:rsidRPr="00FE2B43" w:rsidRDefault="002D1798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RAb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u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6E75A4" w14:textId="77777777" w:rsidR="002D1798" w:rsidRPr="00136944" w:rsidRDefault="002D1798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A3D504" w14:textId="77777777" w:rsidR="002D1798" w:rsidRPr="0066722D" w:rsidRDefault="002D1798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52.501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2FDC62" w14:textId="77777777" w:rsidR="002D1798" w:rsidRPr="00FE2B43" w:rsidRDefault="002D1798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684F3" w14:textId="636645D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31016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1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597A3597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F9CF0B" w14:textId="2FE0DD0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8888B9" w14:textId="77777777" w:rsidR="002D1798" w:rsidRPr="00FE2B43" w:rsidRDefault="002D1798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FAb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u</w:t>
            </w:r>
            <w:proofErr w:type="spell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 xml:space="preserve"> 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F21618" w14:textId="77777777" w:rsidR="002D1798" w:rsidRPr="00136944" w:rsidRDefault="002D1798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467E58" w14:textId="77777777" w:rsidR="002D1798" w:rsidRPr="0066722D" w:rsidRDefault="002D1798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57.484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69D7E6" w14:textId="77777777" w:rsidR="002D1798" w:rsidRPr="00FE2B43" w:rsidRDefault="002D1798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8C7BE7" w14:textId="2BDE99F3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31016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1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71DA5" w:rsidRPr="00FE2B43" w14:paraId="13DC9BE8" w14:textId="77777777" w:rsidTr="00290A31">
        <w:trPr>
          <w:cantSplit/>
          <w:trHeight w:val="477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66D88B" w14:textId="608D4058" w:rsidR="00271DA5" w:rsidRPr="00511BD5" w:rsidRDefault="00271DA5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8E1B8C" w14:textId="77777777" w:rsidR="00271DA5" w:rsidRPr="00FE2B43" w:rsidRDefault="00271DA5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-Y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C3958A" w14:textId="77777777" w:rsidR="00271DA5" w:rsidRPr="00136944" w:rsidRDefault="00271DA5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4C9424" w14:textId="77777777" w:rsidR="00271DA5" w:rsidRPr="0066722D" w:rsidRDefault="00271DA5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59.464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DC0E16" w14:textId="77777777" w:rsidR="00271DA5" w:rsidRPr="00FE2B43" w:rsidRDefault="00271DA5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AA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 xml:space="preserve"> 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NMR</w:t>
            </w:r>
            <w:r w:rsidR="00CD517D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</w:t>
            </w:r>
          </w:p>
          <w:p w14:paraId="15150FC7" w14:textId="77777777" w:rsidR="00271DA5" w:rsidRPr="00FE2B43" w:rsidRDefault="00271DA5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0AF818" w14:textId="724AF377" w:rsidR="00271DA5" w:rsidRPr="00271DA5" w:rsidRDefault="00271DA5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6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,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1680EBEA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55D3B9" w14:textId="25EA5D2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A81BC7" w14:textId="77777777" w:rsidR="002D1798" w:rsidRPr="00FE2B43" w:rsidRDefault="002D1798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A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3E6447" w14:textId="77777777" w:rsidR="002D1798" w:rsidRPr="00136944" w:rsidRDefault="002D1798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99E078" w14:textId="77777777" w:rsidR="002D1798" w:rsidRPr="0066722D" w:rsidRDefault="002D1798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66.517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452BEB" w14:textId="77777777" w:rsidR="002D1798" w:rsidRPr="00FE2B43" w:rsidRDefault="002D1798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B2A56C" w14:textId="287D821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8"/>
                <w:szCs w:val="20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6"/>
                <w:lang w:eastAsia="de-DE"/>
              </w:rPr>
              <w:t>[</w:t>
            </w:r>
            <w:r w:rsidR="0031016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2</w:t>
            </w:r>
            <w:r w:rsidRPr="00FE2B43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299DE380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E73504" w14:textId="2B03FA8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9BF75" w14:textId="77777777" w:rsidR="002D1798" w:rsidRPr="00FE2B43" w:rsidRDefault="002D1798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62BFA7" w14:textId="77777777" w:rsidR="002D1798" w:rsidRPr="00136944" w:rsidRDefault="002D1798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CA"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5F1C79" w14:textId="77777777" w:rsidR="002D1798" w:rsidRPr="0066722D" w:rsidRDefault="002D1798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66.517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D40747" w14:textId="77777777" w:rsidR="002D1798" w:rsidRPr="009F7E3F" w:rsidRDefault="002D1798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9F7E3F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2806E8" w14:textId="107127B7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C90B9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C40A1C" w14:paraId="777A3CF4" w14:textId="77777777" w:rsidTr="00290A31">
        <w:trPr>
          <w:cantSplit/>
          <w:trHeight w:val="202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2D6A96" w14:textId="52AE0B31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5EC21A" w14:textId="77777777" w:rsidR="002D1798" w:rsidRPr="00FE2B43" w:rsidRDefault="002D1798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,Dh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492F79" w14:textId="77777777" w:rsidR="002D1798" w:rsidRPr="00136944" w:rsidRDefault="002D1798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AEE823" w14:textId="77777777" w:rsidR="002D1798" w:rsidRPr="0066722D" w:rsidRDefault="002D1798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66.517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0C3C84" w14:textId="77777777" w:rsidR="002D1798" w:rsidRPr="00FE2B43" w:rsidRDefault="002D1798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FAB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7A5777" w14:textId="44584ED0" w:rsidR="002D1798" w:rsidRPr="00C40A1C" w:rsidRDefault="002D1798" w:rsidP="00C40164">
            <w:pPr>
              <w:spacing w:after="0" w:line="340" w:lineRule="atLeast"/>
              <w:ind w:left="-193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4782DC3F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815CD8" w14:textId="79F038F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D39C38" w14:textId="77777777" w:rsidR="002D1798" w:rsidRPr="00FE2B43" w:rsidRDefault="002D1798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s-E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Asp</w:t>
            </w:r>
            <w:proofErr w:type="spellEnd"/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³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,DMAdd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s-E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‐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1CCA56" w14:textId="77777777" w:rsidR="002D1798" w:rsidRPr="00136944" w:rsidRDefault="002D1798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CA"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8B35B6" w14:textId="77777777" w:rsidR="002D1798" w:rsidRPr="0066722D" w:rsidRDefault="002D1798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66.517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98533F" w14:textId="77777777" w:rsidR="002D1798" w:rsidRPr="00FE2B43" w:rsidRDefault="002D1798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E6057" w14:textId="71F546FB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8C5DC5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0EC3278F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483348" w14:textId="0FC5E6E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</w:pPr>
            <w:r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2</w:t>
            </w:r>
            <w:r w:rsidR="00D46C6D"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E41531" w14:textId="77777777" w:rsidR="002D1798" w:rsidRPr="00FE2B43" w:rsidRDefault="002D1798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s-ES" w:eastAsia="de-DE"/>
              </w:rPr>
              <w:t>D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Asp</w:t>
            </w:r>
            <w:proofErr w:type="spellEnd"/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³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,DMAdd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s-E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,Dhb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s-E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‐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0DCFF3" w14:textId="77777777" w:rsidR="002D1798" w:rsidRPr="00136944" w:rsidRDefault="002D1798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CA"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EF4AEA" w14:textId="77777777" w:rsidR="002D1798" w:rsidRPr="0066722D" w:rsidRDefault="002D1798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66.517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1997E0" w14:textId="77777777" w:rsidR="002D1798" w:rsidRPr="00136944" w:rsidRDefault="002D1798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CA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E42DF0" w14:textId="2CDD9DD0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5FE8C54E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D15B7C" w14:textId="3637BB9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</w:pPr>
            <w:r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2</w:t>
            </w:r>
            <w:r w:rsidR="00D46C6D"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AF8946" w14:textId="77777777" w:rsidR="002D1798" w:rsidRPr="00FE2B43" w:rsidRDefault="002D1798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[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¹,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s-E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s-E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,Dhb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s-E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322B8D" w14:textId="77777777" w:rsidR="002D1798" w:rsidRPr="00136944" w:rsidRDefault="002D1798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CA"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BDBA5B" w14:textId="77777777" w:rsidR="002D1798" w:rsidRPr="0066722D" w:rsidRDefault="002D1798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66.517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A311BF" w14:textId="77777777" w:rsidR="002D1798" w:rsidRPr="00136944" w:rsidRDefault="002D1798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CA" w:eastAsia="de-DE"/>
              </w:rPr>
            </w:pPr>
            <w:r w:rsidRPr="00077B5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HRMS, AA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C9A51" w14:textId="192B552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20403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74385C6A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E61DCB" w14:textId="1323F52F" w:rsidR="002D1798" w:rsidRPr="00511BD5" w:rsidRDefault="00D46C6D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2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1FA7E" w14:textId="77777777" w:rsidR="002D1798" w:rsidRPr="00FE2B43" w:rsidRDefault="002D1798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R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A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b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u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C39674" w14:textId="77777777" w:rsidR="002D1798" w:rsidRPr="00136944" w:rsidRDefault="002D1798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6FC273" w14:textId="77777777" w:rsidR="002D1798" w:rsidRPr="0066722D" w:rsidRDefault="002D1798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66.517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83753E" w14:textId="77777777" w:rsidR="002D1798" w:rsidRPr="00136944" w:rsidRDefault="002D1798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CA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359F99" w14:textId="3C6BDA0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4FB21D7B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3E3250" w14:textId="6581CC7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</w:pPr>
            <w:r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3</w:t>
            </w:r>
            <w:r w:rsidR="00D46C6D"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CFECE" w14:textId="77777777" w:rsidR="002D1798" w:rsidRPr="00FE2B43" w:rsidRDefault="002D1798" w:rsidP="0066722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s-E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s-E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HarAb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u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67F337" w14:textId="77777777" w:rsidR="002D1798" w:rsidRPr="00136944" w:rsidRDefault="002D1798" w:rsidP="0066722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EA384E" w14:textId="77777777" w:rsidR="002D1798" w:rsidRPr="0066722D" w:rsidRDefault="002D1798" w:rsidP="0066722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66722D">
              <w:rPr>
                <w:rFonts w:ascii="Palatino Linotype" w:hAnsi="Palatino Linotype"/>
                <w:color w:val="000000"/>
                <w:sz w:val="16"/>
                <w:szCs w:val="16"/>
              </w:rPr>
              <w:t>966.517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7EF26F" w14:textId="77777777" w:rsidR="002D1798" w:rsidRPr="00FE2B43" w:rsidRDefault="002D1798" w:rsidP="0066722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eastAsia="de-DE"/>
              </w:rPr>
            </w:pPr>
            <w:r w:rsidRPr="00AD429C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276DF5" w14:textId="6A80A1F0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335AB0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4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015CDB51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21CA7A" w14:textId="3F8CBFA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619F82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W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311B5E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F39029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68.464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EE326A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0C4DB" w14:textId="7CAE771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31016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2153C200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5674CF" w14:textId="15A130C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CC26DB" w14:textId="77777777" w:rsidR="002D1798" w:rsidRPr="00136944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Dha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MC-EE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</w:t>
            </w:r>
            <w:r w:rsidR="0036268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FB75F4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6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E8D5AD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69.433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5A24FE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49E145" w14:textId="69B1111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E6195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34A1DE64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463ABD" w14:textId="63D9043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lastRenderedPageBreak/>
              <w:t>3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83C1B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-LM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368A4F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64E2DF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69.488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606DB0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eastAsia="de-DE"/>
              </w:rPr>
              <w:t>AA, 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5CC942" w14:textId="339F831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2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71DA5" w:rsidRPr="00FE2B43" w14:paraId="135CD76A" w14:textId="77777777" w:rsidTr="00290A31">
        <w:trPr>
          <w:cantSplit/>
          <w:trHeight w:val="39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DD6E02" w14:textId="17841F48" w:rsidR="00271DA5" w:rsidRPr="00511BD5" w:rsidRDefault="00271DA5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D207BD" w14:textId="77777777" w:rsidR="00271DA5" w:rsidRPr="00FE2B43" w:rsidRDefault="00271DA5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F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7F9C4D" w14:textId="77777777" w:rsidR="00271DA5" w:rsidRPr="00136944" w:rsidRDefault="00271DA5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9C0A1F" w14:textId="77777777" w:rsidR="00271DA5" w:rsidRPr="001627FF" w:rsidRDefault="00271DA5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71.500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52177E" w14:textId="7122E2B3" w:rsidR="00271DA5" w:rsidRPr="00FE2B43" w:rsidRDefault="00271DA5" w:rsidP="003269C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ED1016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MS/MS, LC-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5C3B53" w14:textId="48E91CE2" w:rsidR="00271DA5" w:rsidRPr="006C6255" w:rsidRDefault="00271DA5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05,</w:t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4C1ED264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C0C570" w14:textId="42B0CA7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6341E9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VF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E47AF6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4DF7C0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71.500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26460F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  <w:t xml:space="preserve">/MS, </w:t>
            </w:r>
            <w:r w:rsidRPr="00136944"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eastAsia="de-DE"/>
              </w:rPr>
              <w:t>15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  <w:t>N-enrichment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A87F7" w14:textId="3205E42B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&lt;EndNote&gt;&lt;Cite&gt;&lt;Author&gt;Bateman&lt;/Author&gt;&lt;Year&gt;1995&lt;/Year&gt;&lt;RecNum&gt;10&lt;/RecNum&gt;&lt;record&gt;&lt;rec-number&gt;10&lt;/rec-number&gt;&lt;ref-type name='Journal Article'&gt;17&lt;/ref-type&gt;&lt;contributors&gt;&lt;authors&gt;&lt;author&gt;Bateman, K. P.&lt;/author&gt;&lt;author&gt;Thibault, P.&lt;/author&gt;&lt;author&gt;Douglas, D. J.&lt;/author&gt;&lt;author&gt;White, R. L.&lt;/author&gt;&lt;/authors&gt;&lt;/contributors&gt;&lt;auth-address&gt;Chemistry Department, Dalhousie University, Halifax, NS, Canada.&lt;/auth-address&gt;&lt;titles&gt;&lt;title&gt;Mass spectral analyses of microcystins from toxic cyanobacteria using on-line chromatographic and electrophoretic separations&lt;/title&gt;&lt;secondary-title&gt;J Chromatogr A&lt;/secondary-title&gt;&lt;/titles&gt;&lt;pages&gt;253-68&lt;/pages&gt;&lt;volume&gt;712&lt;/volume&gt;&lt;keywords&gt;&lt;keyword&gt;Amino Acid Sequence&lt;/keyword&gt;&lt;keyword&gt;Chromatography, High Pressure Liquid/*methods&lt;/keyword&gt;&lt;keyword&gt;Cyanobacteria/*chemistry&lt;/keyword&gt;&lt;keyword&gt;Electrophoresis, Capillary/*methods&lt;/keyword&gt;&lt;keyword&gt;Enzyme Inhibitors/*analysis/chemistry&lt;/keyword&gt;&lt;keyword&gt;Molecular Sequence Data&lt;/keyword&gt;&lt;keyword&gt;Peptides, Cyclic/*analysis/chemistry&lt;/keyword&gt;&lt;keyword&gt;Spectrum Analysis, Mass/*methods&lt;/keyword&gt;&lt;keyword&gt;Support, Non-U.S. Gov&amp;apos;t&lt;/keyword&gt;&lt;/keywords&gt;&lt;dates&gt;&lt;year&gt;1995&lt;/year&gt;&lt;pub-dates&gt;&lt;date&gt;Sep 29&lt;/date&gt;&lt;/pub-dates&gt;&lt;/dates&gt;&lt;accession-num&gt;8556152&lt;/accession-num&gt;&lt;urls&gt;&lt;related-urls&gt;&lt;url&gt;http://www.ncbi.nlm.nih.gov/entrez/query.fcgi?cmd=Retrieve&amp;amp;db=PubMed&amp;amp;dopt=Citation&amp;amp;list_uids=8556152&lt;/url&gt;&lt;/related-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separate"/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031E5E39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7A20FE" w14:textId="1353679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5081DF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,Dh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‐L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931A6F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69E6AC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73.479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C31FDC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AA30CA" w14:textId="64959A92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77FB06A7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1163F5" w14:textId="01B995C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349124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YAb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u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B0C21C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137034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73.479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C47865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4B9E0C" w14:textId="19032BA3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42E4C5A6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3B1BC4" w14:textId="47B2995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A52C03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9621AA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9667E7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80.533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1CC709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, HRMS, 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0C6E00" w14:textId="270F05D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6"/>
                <w:lang w:val="en-US" w:eastAsia="de-DE"/>
              </w:rPr>
              <w:t>[</w:t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7</w:t>
            </w:r>
            <w:r w:rsidRPr="00FE2B43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6D04B580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7F4E5D" w14:textId="29B0F64C" w:rsidR="002D1798" w:rsidRPr="00511BD5" w:rsidRDefault="00D46C6D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EE368D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(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i/>
                <w:color w:val="000000"/>
                <w:sz w:val="16"/>
                <w:szCs w:val="16"/>
                <w:lang w:val="en-US" w:eastAsia="de-DE"/>
              </w:rPr>
              <w:t>E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-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AFA73A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AF140A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80.533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A0B7C6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AA, HR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B6EF3D" w14:textId="065FAFC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&lt;EndNote&gt;&lt;Cite&gt;&lt;Author&gt;Sano&lt;/Author&gt;&lt;Year&gt;1998&lt;/Year&gt;&lt;RecNum&gt;50&lt;/RecNum&gt;&lt;record&gt;&lt;rec-number&gt;50&lt;/rec-number&gt;&lt;ref-type name="Journal Article"&gt;17&lt;/ref-type&gt;&lt;contributors&gt;&lt;authors&gt;&lt;author&gt;Sano, T.&lt;/author&gt;&lt;author&gt;Beattie, K. A.&lt;/author&gt;&lt;author&gt;Codd, G. A.&lt;/author&gt;&lt;author&gt;Kaya, K.&lt;/author&gt;&lt;/authors&gt;&lt;/contributors&gt;&lt;auth-address&gt;Environmental Chemistry Division, National Institute for Environmental Studies, 16-2 Onogawa, Tsukuba, Ibaraki 305-0053, Japan. sanotomo@nies.go.jp&lt;/auth-address&gt;&lt;titles&gt;&lt;title&gt;&lt;style face="normal" font="default" size="100%"&gt;Two (Z)-dehydrobutyrine-containing microcystins from a hepatotoxic bloom of &lt;/style&gt;&lt;style face="italic" font="default" size="100%"&gt;Oscillatoria agardhii&lt;/style&gt;&lt;style face="normal" font="default" size="100%"&gt; from Soulseat Loch, Scotland&lt;/style&gt;&lt;/title&gt;&lt;secondary-title&gt;J Nat Prod&lt;/secondary-title&gt;&lt;/titles&gt;&lt;pages&gt;851-3&lt;/pages&gt;&lt;volume&gt;61&lt;/volume&gt;&lt;keywords&gt;&lt;keyword&gt;Carbohydrate Sequence&lt;/keyword&gt;&lt;keyword&gt;Cyanobacteria/*chemistry&lt;/keyword&gt;&lt;keyword&gt;*Hepatitis, Toxic&lt;/keyword&gt;&lt;keyword&gt;Magnetic Resonance Spectroscopy&lt;/keyword&gt;&lt;keyword&gt;Molecular Conformation&lt;/keyword&gt;&lt;keyword&gt;Molecular Sequence Data&lt;/keyword&gt;&lt;keyword&gt;Peptides, Cyclic/chemistry/*isolation &amp;amp; purification&lt;/keyword&gt;&lt;keyword&gt;Scotland&lt;/keyword&gt;&lt;keyword&gt;Spectrophotometry, Infrared&lt;/keyword&gt;&lt;keyword&gt;Spectrophotometry, Ultraviolet&lt;/keyword&gt;&lt;keyword&gt;Spectrum Analysis, Mass&lt;/keyword&gt;&lt;/keywords&gt;&lt;dates&gt;&lt;year&gt;1998&lt;/year&gt;&lt;pub-dates&gt;&lt;date&gt;Jun 26&lt;/date&gt;&lt;/pub-dates&gt;&lt;/dates&gt;&lt;accession-num&gt;9644085&lt;/accession-num&gt;&lt;urls&gt;&lt;related-urls&gt;&lt;url&gt;http://www.ncbi.nlm.nih.gov/entrez/query.fcgi?cmd=Retrieve&amp;amp;db=PubMed&amp;amp;dopt=Citation&amp;amp;list_uids=9644085&lt;/url&gt;&lt;/related-urls&gt;&lt;/urls&gt;&lt;/record&gt;&lt;/Cite&gt;&lt;Cite&gt;&lt;Author&gt;Sano&lt;/Author&gt;&lt;Year&gt;1998&lt;/Year&gt;&lt;RecNum&gt;58&lt;/RecNum&gt;&lt;record&gt;&lt;rec-number&gt;58&lt;/rec-number&gt;&lt;ref-type name="Journal Article"&gt;17&lt;/ref-type&gt;&lt;contributors&gt;&lt;authors&gt;&lt;author&gt;Sano, T.&lt;/author&gt;&lt;author&gt;Kaya, K.&lt;/author&gt;&lt;/authors&gt;&lt;/contributors&gt;&lt;titles&gt;&lt;title&gt;&lt;style face="normal" font="default" size="100%"&gt;Two new (E)-2-amino-2-butenoic acid (Dhb)-containing microcystins isolated from &lt;/style&gt;&lt;style face="italic" font="default" size="100%"&gt;Oscillatoria agardhii&lt;/style&gt;&lt;/title&gt;&lt;secondary-title&gt;Tetrahedron&lt;/secondary-title&gt;&lt;/titles&gt;&lt;pages&gt;463-470&lt;/pages&gt;&lt;volume&gt;54&lt;/volume&gt;&lt;dates&gt;&lt;year&gt;1998&lt;/year&gt;&lt;pub-dates&gt;&lt;date&gt;Jan 15&lt;/date&gt;&lt;/pub-dates&gt;&lt;/dates&gt;&lt;accession-num&gt;ISI:000071050400013&lt;/accession-num&gt;&lt;urls&gt;&lt;related-urls&gt;&lt;url&gt;&amp;lt;Go to ISI&amp;gt;://000071050400013&lt;/url&gt;&lt;/related-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separate"/>
            </w:r>
            <w:r w:rsidR="003B0EB0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74C1AE88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B3CE22" w14:textId="04E596B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F7D813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(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i/>
                <w:color w:val="000000"/>
                <w:sz w:val="16"/>
                <w:szCs w:val="16"/>
                <w:lang w:val="en-US" w:eastAsia="de-DE"/>
              </w:rPr>
              <w:t>Z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-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29360E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0B992B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80.533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FFD78C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AA, HR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FCCFED" w14:textId="1FE6E7EB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2E480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3B0EB0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38</w:t>
            </w:r>
            <w:r w:rsidRPr="002E480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966748" w14:paraId="2B2134A1" w14:textId="77777777" w:rsidTr="00290A31">
        <w:trPr>
          <w:cantSplit/>
          <w:trHeight w:val="325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5185C7" w14:textId="76D4449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85EC32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[Dha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s-E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C33041" w14:textId="77777777" w:rsidR="002D1798" w:rsidRPr="00136944" w:rsidRDefault="002D1798" w:rsidP="00271DA5">
            <w:pPr>
              <w:spacing w:after="0" w:line="340" w:lineRule="atLeast"/>
              <w:ind w:right="-106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1EEB48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80.533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34EF70" w14:textId="77777777" w:rsidR="002D1798" w:rsidRPr="00FE2B43" w:rsidRDefault="002D1798" w:rsidP="00271DA5">
            <w:pPr>
              <w:spacing w:after="0" w:line="340" w:lineRule="atLeast"/>
              <w:ind w:right="-137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FAB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D28410" w14:textId="609FF6E7" w:rsidR="002D1798" w:rsidRPr="00966748" w:rsidRDefault="002D1798" w:rsidP="003269CD">
            <w:pPr>
              <w:spacing w:after="0" w:line="340" w:lineRule="atLeast"/>
              <w:ind w:left="-98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6"/>
                <w:lang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04E89AFB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ECBDA9" w14:textId="4858720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4C693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B2C880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C29AD5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80.533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BAD064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val="en-US" w:eastAsia="de-DE"/>
              </w:rPr>
              <w:t xml:space="preserve">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D985A4" w14:textId="287368FD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6"/>
                <w:lang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3FA0A0C2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8E3DB6" w14:textId="041C603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E26799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L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AD5BC9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A6E399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80.533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761330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5B50AA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HRMS, AA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CAF186" w14:textId="2E6F327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20403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61271119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440EB7" w14:textId="4FA43C1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F54CF6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RApa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9641F8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6DC7AC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80.533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91DFA2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3D34FF" w14:textId="14E21DAA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1FF7EA0B" w14:textId="77777777" w:rsidTr="00290A31">
        <w:trPr>
          <w:cantSplit/>
          <w:trHeight w:val="237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C7CC97" w14:textId="6AA1AF25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0094E6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‐V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5CFF70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C05B42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80.533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79B837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9CC32A" w14:textId="785BE38E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63D1C7FD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DA5BED" w14:textId="57C8FD2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0541DA" w14:textId="77777777" w:rsidR="002D1798" w:rsidRPr="00FE2B43" w:rsidRDefault="002D1798" w:rsidP="001627FF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WA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BC2F3A" w14:textId="77777777" w:rsidR="002D1798" w:rsidRPr="00136944" w:rsidRDefault="002D1798" w:rsidP="001627FF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6C6E2F" w14:textId="77777777" w:rsidR="002D1798" w:rsidRPr="001627FF" w:rsidRDefault="002D1798" w:rsidP="001627FF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1627FF">
              <w:rPr>
                <w:rFonts w:ascii="Palatino Linotype" w:hAnsi="Palatino Linotype"/>
                <w:color w:val="000000"/>
                <w:sz w:val="16"/>
                <w:szCs w:val="16"/>
              </w:rPr>
              <w:t>982.480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CBB7B3" w14:textId="77777777" w:rsidR="002D1798" w:rsidRPr="00FE2B43" w:rsidRDefault="002D1798" w:rsidP="001627FF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NMR,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AA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531176" w14:textId="600D4DE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C4016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182BEFBE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F212E0" w14:textId="54A48B6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CAC64F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-Ser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‐Asp³,Dh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‐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26A19E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12D781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82.512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2570A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31F90C" w14:textId="78025CB3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63331149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991035" w14:textId="4785884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0FB4B3" w14:textId="77777777" w:rsidR="002D1798" w:rsidRPr="002D1798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ha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MC-EE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</w:t>
            </w:r>
            <w:r w:rsidR="0036268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941537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6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FE9ED1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83.4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1FAED5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32BC6" w14:textId="7835BFD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&lt;EndNote&gt;&lt;Cite&gt;&lt;Author&gt;Namikoshi&lt;/Author&gt;&lt;Year&gt;1998&lt;/Year&gt;&lt;RecNum&gt;30&lt;/RecNum&gt;&lt;record&gt;&lt;rec-number&gt;30&lt;/rec-number&gt;&lt;ref-type name='Journal Article'&gt;17&lt;/ref-type&gt;&lt;contributors&gt;&lt;authors&gt;&lt;author&gt;Namikoshi, M.&lt;/author&gt;&lt;author&gt;Yuan, M.&lt;/author&gt;&lt;author&gt;Sivonen, K.&lt;/author&gt;&lt;author&gt;Carmichael, W. W.&lt;/author&gt;&lt;author&gt;Rinehart, K. L.&lt;/author&gt;&lt;author&gt;Rouhiainen, L.&lt;/author&gt;&lt;author&gt;Sun, F.&lt;/author&gt;&lt;author&gt;Brittain, S.&lt;/author&gt;&lt;author&gt;Otsuki, A.&lt;/author&gt;&lt;/authors&gt;&lt;/contributors&gt;&lt;auth-address&gt;Department of Ocean Sciences, Tokyo University of Fisheries, Japan. namikosh@tokyo-u-fish.ac.jp&lt;/auth-address&gt;&lt;titles&gt;&lt;title&gt;&lt;style face='normal' font='default' size='100%'&gt;Seven new microcystins possessing two L-glutamic acid units, isolated from &lt;/style&gt;&lt;style face='italic' font='default' size='100%'&gt;Anabaena sp&lt;/style&gt;&lt;style face='normal' font='default' size='100%'&gt;. strain 186&lt;/style&gt;&lt;/title&gt;&lt;secondary-title&gt;Chem Res Toxicol&lt;/secondary-title&gt;&lt;/titles&gt;&lt;pages&gt;143-9&lt;/pages&gt;&lt;volume&gt;11&lt;/volume&gt;&lt;keywords&gt;&lt;keyword&gt;Anabaena/*chemistry&lt;/keyword&gt;&lt;keyword&gt;Bacterial Toxins/analysis/*isolation &amp;amp; purification&lt;/keyword&gt;&lt;keyword&gt;Glutamic Acid/analysis/*chemistry&lt;/keyword&gt;&lt;keyword&gt;Peptides, Cyclic/analysis/*isolation &amp;amp; purification&lt;/keyword&gt;&lt;keyword&gt;Spectrum Analysis, Mass&lt;/keyword&gt;&lt;keyword&gt;Support, Non-U.S. Gov&amp;apos;t&lt;/keyword&gt;&lt;keyword&gt;Support, U.S. Gov&amp;apos;t, P.H.S.&lt;/keyword&gt;&lt;/keywords&gt;&lt;dates&gt;&lt;year&gt;1998&lt;/year&gt;&lt;pub-dates&gt;&lt;date&gt;Feb&lt;/date&gt;&lt;/pub-dates&gt;&lt;/dates&gt;&lt;accession-num&gt;9511906&lt;/accession-num&gt;&lt;urls&gt;&lt;related-urls&gt;&lt;url&gt;http://www.ncbi.nlm.nih.gov/entrez/query.fcgi?cmd=Retrieve&amp;amp;db=PubMed&amp;amp;dopt=Citation&amp;amp;list_uids=9511906&lt;/url&gt;&lt;/related-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separate"/>
            </w:r>
            <w:r w:rsidR="00E6195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6755C673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2B0CDD" w14:textId="68CAB22F" w:rsidR="002D1798" w:rsidRPr="00511BD5" w:rsidRDefault="00D46C6D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9950FA" w14:textId="77777777" w:rsidR="002D1798" w:rsidRPr="002D1798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fr-CA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-Asp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fr-CA" w:eastAsia="de-DE"/>
              </w:rPr>
              <w:t>3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,Dha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fr-CA" w:eastAsia="de-DE"/>
              </w:rPr>
              <w:t>7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]MC-E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)E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)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C466BA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6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A5DA97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83.4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BFB7C9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FA6731" w14:textId="410D5B52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&lt;EndNote&gt;&lt;Cite&gt;&lt;Author&gt;Namikoshi&lt;/Author&gt;&lt;Year&gt;1998&lt;/Year&gt;&lt;RecNum&gt;30&lt;/RecNum&gt;&lt;record&gt;&lt;rec-number&gt;30&lt;/rec-number&gt;&lt;ref-type name='Journal Article'&gt;17&lt;/ref-type&gt;&lt;contributors&gt;&lt;authors&gt;&lt;author&gt;Namikoshi, M.&lt;/author&gt;&lt;author&gt;Yuan, M.&lt;/author&gt;&lt;author&gt;Sivonen, K.&lt;/author&gt;&lt;author&gt;Carmichael, W. W.&lt;/author&gt;&lt;author&gt;Rinehart, K. L.&lt;/author&gt;&lt;author&gt;Rouhiainen, L.&lt;/author&gt;&lt;author&gt;Sun, F.&lt;/author&gt;&lt;author&gt;Brittain, S.&lt;/author&gt;&lt;author&gt;Otsuki, A.&lt;/author&gt;&lt;/authors&gt;&lt;/contributors&gt;&lt;auth-address&gt;Department of Ocean Sciences, Tokyo University of Fisheries, Japan. namikosh@tokyo-u-fish.ac.jp&lt;/auth-address&gt;&lt;titles&gt;&lt;title&gt;&lt;style face='normal' font='default' size='100%'&gt;Seven new microcystins possessing two L-glutamic acid units, isolated from &lt;/style&gt;&lt;style face='italic' font='default' size='100%'&gt;Anabaena sp&lt;/style&gt;&lt;style face='normal' font='default' size='100%'&gt;. strain 186&lt;/style&gt;&lt;/title&gt;&lt;secondary-title&gt;Chem Res Toxicol&lt;/secondary-title&gt;&lt;/titles&gt;&lt;pages&gt;143-9&lt;/pages&gt;&lt;volume&gt;11&lt;/volume&gt;&lt;keywords&gt;&lt;keyword&gt;Anabaena/*chemistry&lt;/keyword&gt;&lt;keyword&gt;Bacterial Toxins/analysis/*isolation &amp;amp; purification&lt;/keyword&gt;&lt;keyword&gt;Glutamic Acid/analysis/*chemistry&lt;/keyword&gt;&lt;keyword&gt;Peptides, Cyclic/analysis/*isolation &amp;amp; purification&lt;/keyword&gt;&lt;keyword&gt;Spectrum Analysis, Mass&lt;/keyword&gt;&lt;keyword&gt;Support, Non-U.S. Gov&amp;apos;t&lt;/keyword&gt;&lt;keyword&gt;Support, U.S. Gov&amp;apos;t, P.H.S.&lt;/keyword&gt;&lt;/keywords&gt;&lt;dates&gt;&lt;year&gt;1998&lt;/year&gt;&lt;pub-dates&gt;&lt;date&gt;Feb&lt;/date&gt;&lt;/pub-dates&gt;&lt;/dates&gt;&lt;accession-num&gt;9511906&lt;/accession-num&gt;&lt;urls&gt;&lt;related-urls&gt;&lt;url&gt;http://www.ncbi.nlm.nih.gov/entrez/query.fcgi?cmd=Retrieve&amp;amp;db=PubMed&amp;amp;dopt=Citation&amp;amp;list_uids=9511906&lt;/url&gt;&lt;/related-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separate"/>
            </w:r>
            <w:r w:rsidR="00E6195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6C8C4E1A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AB0929" w14:textId="4322A87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8B4C81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FL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02A5D7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A0ECB1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85.516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A515FF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DF4B79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49AD5A" w14:textId="4C1BBFD7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31016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24AA96BD" w14:textId="77777777" w:rsidTr="00290A31">
        <w:trPr>
          <w:cantSplit/>
          <w:trHeight w:val="146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9D37C0" w14:textId="23A5AC95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70A7C6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-LF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E14DC4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713557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85.516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181BFA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4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CA" w:eastAsia="de-DE"/>
              </w:rPr>
              <w:t>AA,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 xml:space="preserve"> 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F629B3" w14:textId="75F0E77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29</w:t>
            </w: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0AEC8EC6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659AEA" w14:textId="25DA915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4DD13" w14:textId="77777777" w:rsidR="002D1798" w:rsidRPr="00713A1B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KynA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D1E21E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DC65EC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86.474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3F0472" w14:textId="77777777" w:rsidR="002D1798" w:rsidRPr="00136944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CA" w:eastAsia="de-DE"/>
              </w:rPr>
            </w:pPr>
            <w:r w:rsidRPr="00077B5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HR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9A70F7" w14:textId="1692E24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587D7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1B02A728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2DE9A5" w14:textId="4D05AB5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691CC1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‐L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8112B3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B716CC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87.495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26BAD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081DDB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197DFB" w14:textId="4E30751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65210777" w14:textId="77777777" w:rsidTr="00290A31">
        <w:trPr>
          <w:cantSplit/>
          <w:trHeight w:val="742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D35A02" w14:textId="6D8A029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30EC91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s-E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s-E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,(</w:t>
            </w:r>
            <w:proofErr w:type="gramEnd"/>
            <w:r w:rsidRPr="00E84D09">
              <w:rPr>
                <w:rFonts w:ascii="Palatino Linotype" w:eastAsia="Times New Roman" w:hAnsi="Palatino Linotype" w:cs="Times New Roman"/>
                <w:bCs/>
                <w:i/>
                <w:iCs/>
                <w:color w:val="000000"/>
                <w:sz w:val="12"/>
                <w:szCs w:val="12"/>
                <w:lang w:val="es-ES" w:eastAsia="de-DE"/>
              </w:rPr>
              <w:t>E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)-Dhb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s-E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-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L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F081D1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B1149B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87.495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704472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,</w:t>
            </w:r>
            <w:r w:rsidRPr="00FE2B43">
              <w:rPr>
                <w:rFonts w:ascii="AdvP49811" w:eastAsia="Calibri" w:hAnsi="AdvP49811" w:cs="AdvP49811"/>
                <w:sz w:val="18"/>
                <w:szCs w:val="18"/>
                <w:lang w:val="en-US"/>
              </w:rPr>
              <w:t xml:space="preserve">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,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FE7D7D" w14:textId="40B3220B" w:rsidR="002D1798" w:rsidRPr="00FE2B43" w:rsidRDefault="00D96ACA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[106</w:t>
            </w:r>
            <w:r w:rsidR="002D1798"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44A2DE33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283F04" w14:textId="62913AB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064DAE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A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DEBBCB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D71B56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4.512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07BC0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9F7E3F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D82F7F" w14:textId="65F97DC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6"/>
                <w:lang w:val="en-US"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>
                <w:fldData xml:space="preserve">PEVuZE5vdGU+PENpdGU+PEF1dGhvcj5Xb29kPC9BdXRob3I+PFllYXI+MjAwODwvWWVhcj48UmVj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</w:fldData>
              </w:fldCha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>
                <w:fldData xml:space="preserve">PEVuZE5vdGU+PENpdGU+PEF1dGhvcj5Xb29kPC9BdXRob3I+PFllYXI+MjAwODwvWWVhcj48UmVj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</w:fldData>
              </w:fldCha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.DATA 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separate"/>
            </w:r>
            <w:r w:rsidR="00B2662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294A134B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3313CF" w14:textId="788711D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8BB867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³,A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2E16D8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2F249F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4.512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9CE4E5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5B50AA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HRMS, AA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05E5B5" w14:textId="7AEF723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20403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142260AA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D2E31D" w14:textId="70C4533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5F9239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ADMAdd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V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796182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9E9908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4.512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1BBD3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534F5F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6F4121" w14:textId="0DAB3737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0AC1A220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E30CCA" w14:textId="36BA98B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E493E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="005A1266"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="005A1266"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Dhb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A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FCC1A5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9D7CA1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4.5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C31458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F01E28" w14:textId="7068B00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62015422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7564F1" w14:textId="2F807B12" w:rsidR="002D1798" w:rsidRPr="00511BD5" w:rsidRDefault="00D46C6D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E37AF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Asp³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il</w:t>
            </w:r>
            <w:proofErr w:type="spell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/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le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9B0F03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9BC924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4.5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806F39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534F5F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37D55D" w14:textId="7C71F9F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1B310416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058639" w14:textId="6EFE20ED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B2BCC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‐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³,(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bCs/>
                <w:i/>
                <w:iCs/>
                <w:color w:val="000000"/>
                <w:sz w:val="16"/>
                <w:szCs w:val="16"/>
                <w:lang w:val="en-US" w:eastAsia="de-DE"/>
              </w:rPr>
              <w:t>E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)‐Dhb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HilR</w:t>
            </w:r>
            <w:proofErr w:type="spell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 xml:space="preserve"> 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CC0AF2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CCDDF4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4.5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6B8CAB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NMR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HRMS, 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004A58" w14:textId="0451592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&lt;EndNote&gt;&lt;Cite&gt;&lt;Author&gt;Sano&lt;/Author&gt;&lt;Year&gt;2004&lt;/Year&gt;&lt;RecNum&gt;59&lt;/RecNum&gt;&lt;record&gt;&lt;rec-number&gt;59&lt;/rec-number&gt;&lt;ref-type name='Journal Article'&gt;17&lt;/ref-type&gt;&lt;contributors&gt;&lt;authors&gt;&lt;author&gt;Sano, T.&lt;/author&gt;&lt;author&gt;Takagi, H.&lt;/author&gt;&lt;author&gt;Kaya, K.&lt;/author&gt;&lt;/authors&gt;&lt;/contributors&gt;&lt;auth-address&gt;National Institute for Environmental Studies, 16-2 Onogawa, Tsukuba, Ibaraki 305-8506, Japan. sanotomo@nies.go.jp&lt;/auth-address&gt;&lt;titles&gt;&lt;title&gt;&lt;style face='normal' font='default' size='100%'&gt;A Dhb-microcystin from the filamentous cyanobacterium &lt;/style&gt;&lt;style face='italic' font='default' size='100%'&gt;Planktothrix rubescens&lt;/style&gt;&lt;/title&gt;&lt;secondary-title&gt;Phytochemistry&lt;/secondary-title&gt;&lt;/titles&gt;&lt;pages&gt;2159-62&lt;/pages&gt;&lt;volume&gt;65&lt;/volume&gt;&lt;dates&gt;&lt;year&gt;2004&lt;/year&gt;&lt;pub-dates&gt;&lt;date&gt;Jul&lt;/date&gt;&lt;/pub-dates&gt;&lt;/dates&gt;&lt;accession-num&gt;15279989&lt;/accession-num&gt;&lt;urls&gt;&lt;related-urls&gt;&lt;url&gt;http://www.ncbi.nlm.nih.gov/entrez/query.fcgi?cmd=Retrieve&amp;amp;db=PubMed&amp;amp;dopt=Citation&amp;amp;list_uids=15279989&lt;/url&gt;&lt;/related-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fldChar w:fldCharType="separate"/>
            </w:r>
            <w:r w:rsidR="00E94C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372401C7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768C0B" w14:textId="2642179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E769D8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h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il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D47A3B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61FF74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4.5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91CCB2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136944"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  <w:t xml:space="preserve">HRMS,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NMR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66B46A" w14:textId="3FD59C9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E94C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5C53DAA7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64FCC4" w14:textId="508EC5B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41E45C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il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E292AF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2227C1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4.5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5BEB56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5FFC02" w14:textId="3B8E7EE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16547479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F81150" w14:textId="104374C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BCD8F8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L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DC70B2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DC24E5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4.5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8042ED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460DA" w14:textId="773F661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1CC004B6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05014D" w14:textId="06E4408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0FBB6A" w14:textId="77777777" w:rsidR="002D1798" w:rsidRPr="002D1798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Glu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6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MC-L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95C68D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EEB836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4.5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DB0CE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, 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14A9B8" w14:textId="5B83813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84</w:t>
            </w:r>
            <w:r w:rsidRPr="00835000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72946264" w14:textId="77777777" w:rsidTr="00290A31">
        <w:trPr>
          <w:cantSplit/>
          <w:trHeight w:val="411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81802E" w14:textId="7D8C380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1F11D1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FB661B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88D1DA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4.5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E7934D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 xml:space="preserve">NMR, HRMS, </w:t>
            </w:r>
            <w:r w:rsidRPr="009149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</w:t>
            </w:r>
            <w:r w:rsidRPr="009149F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ADB86" w14:textId="013B7226" w:rsidR="002D1798" w:rsidRPr="00FE2B43" w:rsidRDefault="002D1798" w:rsidP="003269CD">
            <w:pPr>
              <w:spacing w:after="0" w:line="340" w:lineRule="atLeast"/>
              <w:ind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D96AC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6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,137,</w:t>
            </w:r>
            <w:r w:rsidR="0029035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7E2FFE26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8F97CE" w14:textId="074E8591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BF8EE1" w14:textId="77777777" w:rsidR="002D1798" w:rsidRPr="002D1798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[(6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i/>
                <w:color w:val="000000"/>
                <w:sz w:val="16"/>
                <w:szCs w:val="16"/>
                <w:lang w:eastAsia="de-DE"/>
              </w:rPr>
              <w:t>Z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)-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Adda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eastAsia="de-DE"/>
              </w:rPr>
              <w:t>5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]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L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D92DCD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BEBFB3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4.5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CD3901" w14:textId="77777777" w:rsidR="002D1798" w:rsidRPr="00FE11E0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11E0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NMR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11E0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10A252" w14:textId="33E64EDA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29035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1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,</w:t>
            </w:r>
            <w:r w:rsidR="0029035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60BF11DF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35FA42" w14:textId="6A66CC7D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lastRenderedPageBreak/>
              <w:t>6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CE7298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RL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0F0908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DA739D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4.5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9223AE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F9549" w14:textId="6DA50749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29035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4ECBB274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1D77B3" w14:textId="04BFB5D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5BFC8" w14:textId="77777777" w:rsidR="002D1798" w:rsidRPr="00FE2B43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WAb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u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1B2683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A134AC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6.495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6E9674" w14:textId="77777777" w:rsidR="002D1798" w:rsidRPr="00077B51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077B5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LC-MS/MS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8ED69A" w14:textId="2C7EF13B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587D7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5F9AF9AE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89E42E" w14:textId="49AF0E08" w:rsidR="002D1798" w:rsidRPr="00511BD5" w:rsidRDefault="00D46C6D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03A2F7" w14:textId="77777777" w:rsidR="002D1798" w:rsidRPr="002D1798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[Dha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fr-CA" w:eastAsia="de-DE"/>
              </w:rPr>
              <w:t>7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]MC-E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)E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)</w:t>
            </w:r>
            <w:r w:rsidRPr="00FE6DED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 xml:space="preserve"> 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8F80B9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6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4A0C60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7.464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C9BE5E" w14:textId="77777777" w:rsidR="002D1798" w:rsidRPr="00FE2B43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8E522" w14:textId="160ABE47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&lt;EndNote&gt;&lt;Cite&gt;&lt;Author&gt;Namikoshi&lt;/Author&gt;&lt;Year&gt;1998&lt;/Year&gt;&lt;RecNum&gt;30&lt;/RecNum&gt;&lt;record&gt;&lt;rec-number&gt;30&lt;/rec-number&gt;&lt;ref-type name='Journal Article'&gt;17&lt;/ref-type&gt;&lt;contributors&gt;&lt;authors&gt;&lt;author&gt;Namikoshi, M.&lt;/author&gt;&lt;author&gt;Yuan, M.&lt;/author&gt;&lt;author&gt;Sivonen, K.&lt;/author&gt;&lt;author&gt;Carmichael, W. W.&lt;/author&gt;&lt;author&gt;Rinehart, K. L.&lt;/author&gt;&lt;author&gt;Rouhiainen, L.&lt;/author&gt;&lt;author&gt;Sun, F.&lt;/author&gt;&lt;author&gt;Brittain, S.&lt;/author&gt;&lt;author&gt;Otsuki, A.&lt;/author&gt;&lt;/authors&gt;&lt;/contributors&gt;&lt;auth-address&gt;Department of Ocean Sciences, Tokyo University of Fisheries, Japan. namikosh@tokyo-u-fish.ac.jp&lt;/auth-address&gt;&lt;titles&gt;&lt;title&gt;&lt;style face='normal' font='default' size='100%'&gt;Seven new microcystins possessing two L-glutamic acid units, isolated from &lt;/style&gt;&lt;style face='italic' font='default' size='100%'&gt;Anabaena sp&lt;/style&gt;&lt;style face='normal' font='default' size='100%'&gt;. strain 186&lt;/style&gt;&lt;/title&gt;&lt;secondary-title&gt;Chem Res Toxicol&lt;/secondary-title&gt;&lt;/titles&gt;&lt;pages&gt;143-9&lt;/pages&gt;&lt;volume&gt;11&lt;/volume&gt;&lt;keywords&gt;&lt;keyword&gt;Anabaena/*chemistry&lt;/keyword&gt;&lt;keyword&gt;Bacterial Toxins/analysis/*isolation &amp;amp; purification&lt;/keyword&gt;&lt;keyword&gt;Glutamic Acid/analysis/*chemistry&lt;/keyword&gt;&lt;keyword&gt;Peptides, Cyclic/analysis/*isolation &amp;amp; purification&lt;/keyword&gt;&lt;keyword&gt;Spectrum Analysis, Mass&lt;/keyword&gt;&lt;keyword&gt;Support, Non-U.S. Gov&amp;apos;t&lt;/keyword&gt;&lt;keyword&gt;Support, U.S. Gov&amp;apos;t, P.H.S.&lt;/keyword&gt;&lt;/keywords&gt;&lt;dates&gt;&lt;year&gt;1998&lt;/year&gt;&lt;pub-dates&gt;&lt;date&gt;Feb&lt;/date&gt;&lt;/pub-dates&gt;&lt;/dates&gt;&lt;accession-num&gt;9511906&lt;/accession-num&gt;&lt;urls&gt;&lt;related-urls&gt;&lt;url&gt;http://www.ncbi.nlm.nih.gov/entrez/query.fcgi?cmd=Retrieve&amp;amp;db=PubMed&amp;amp;dopt=Citation&amp;amp;list_uids=9511906&lt;/url&gt;&lt;/related-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separate"/>
            </w:r>
            <w:r w:rsidR="00E6195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518AF49C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69681E" w14:textId="5BBA337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CC33EC" w14:textId="77777777" w:rsidR="002D1798" w:rsidRPr="00713A1B" w:rsidRDefault="002D1798" w:rsidP="00792C68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OiaA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F0A33A" w14:textId="77777777" w:rsidR="002D1798" w:rsidRPr="00136944" w:rsidRDefault="002D1798" w:rsidP="00792C68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B2AE48" w14:textId="77777777" w:rsidR="002D1798" w:rsidRPr="00792C68" w:rsidRDefault="002D1798" w:rsidP="00792C68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8.474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D4D233" w14:textId="77777777" w:rsidR="002D1798" w:rsidRPr="00077B51" w:rsidRDefault="002D1798" w:rsidP="00792C68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077B5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LC-MS/MS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90EAC3" w14:textId="1D673CAD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587D7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6154E199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D6E03C" w14:textId="1154CE39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65364B" w14:textId="77777777" w:rsidR="002D1798" w:rsidRPr="00A556E9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M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E07C37" w14:textId="77777777" w:rsidR="002D1798" w:rsidRPr="00921FB3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0A20D3" w14:textId="77777777" w:rsidR="002D1798" w:rsidRPr="00792C68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hAnsi="Palatino Linotype"/>
                <w:color w:val="000000"/>
                <w:sz w:val="16"/>
                <w:szCs w:val="16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8.489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9A1486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/MS, thiol, </w:t>
            </w:r>
            <w:r w:rsidRPr="006A7E8A">
              <w:rPr>
                <w:rFonts w:ascii="Palatino Linotype" w:eastAsia="Times New Roman" w:hAnsi="Palatino Linotype" w:cs="Times New Roman"/>
                <w:i/>
                <w:sz w:val="16"/>
                <w:szCs w:val="18"/>
                <w:lang w:val="en-US" w:eastAsia="de-DE"/>
              </w:rPr>
              <w:t>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-oxidation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2124D" w14:textId="29381E82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C7CD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784FC500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5F8B51" w14:textId="7D78157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706902" w14:textId="77777777" w:rsidR="002D1798" w:rsidRPr="002D1798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seco‐4/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5][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³]MC‐L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CA"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794F9D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F0045E" w14:textId="77777777" w:rsidR="002D1798" w:rsidRPr="00792C68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8.543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E444D2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30E862" w14:textId="68F72E7A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C7CD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7F741983" w14:textId="77777777" w:rsidTr="00290A31">
        <w:trPr>
          <w:cantSplit/>
          <w:trHeight w:val="26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458331" w14:textId="02DBFE8D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C6C1BF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E4802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US" w:eastAsia="de-DE"/>
              </w:rPr>
              <w:t>D</w:t>
            </w:r>
            <w:r w:rsidRPr="002E4802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2E4802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³,Mser</w:t>
            </w:r>
            <w:proofErr w:type="gramEnd"/>
            <w:r w:rsidRPr="002E4802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2E4802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]MC‐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039926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171BB3" w14:textId="77777777" w:rsidR="002D1798" w:rsidRPr="00792C68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8.543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8E7425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, 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0AB2A4" w14:textId="3296FE4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E6355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7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,</w:t>
            </w:r>
            <w:r w:rsidR="009C7CD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40B38DD8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03B1ED" w14:textId="4CC120F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CD83F9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Ser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4CCE1C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8BDC2B" w14:textId="77777777" w:rsidR="002D1798" w:rsidRPr="00792C68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Palatino Linotype" w:hAnsi="Palatino Linotype"/>
                <w:color w:val="000000"/>
                <w:sz w:val="16"/>
                <w:szCs w:val="16"/>
              </w:rPr>
              <w:t>999.543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8A28DA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4DF4C1" w14:textId="25AD282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6"/>
                <w:lang w:eastAsia="de-DE"/>
              </w:rPr>
              <w:t>[</w:t>
            </w:r>
            <w:r w:rsidR="0029035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06AEB897" w14:textId="77777777" w:rsidTr="00290A31">
        <w:trPr>
          <w:cantSplit/>
          <w:trHeight w:val="10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55695E" w14:textId="281B8BD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B80314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LHph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5AFE7E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E1F4A7" w14:textId="77777777" w:rsidR="002D1798" w:rsidRPr="00792C68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999.531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736C14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62B10" w14:textId="65180783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0303ACB1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EC4009" w14:textId="43D0803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61888A" w14:textId="77777777" w:rsidR="002D1798" w:rsidRPr="002D1798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KynAbu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BFE5EE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E4C676" w14:textId="77777777" w:rsidR="002D1798" w:rsidRPr="00792C68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1000.501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9E5F07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0784A" w14:textId="4A2C44E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587D7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5946BD1B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04B4E1" w14:textId="30D4626D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9BE685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‐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³,Dh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‐F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E75170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2BF65A" w14:textId="77777777" w:rsidR="002D1798" w:rsidRPr="00792C68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1000.501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96AB2B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316D9B" w14:textId="563DAF6B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1935FC4C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D1A0EF" w14:textId="5ED0C74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17A86C" w14:textId="77777777" w:rsidR="002D1798" w:rsidRPr="002D1798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CA" w:eastAsia="de-DE"/>
              </w:rPr>
            </w:pPr>
            <w:r w:rsidRPr="00713A1B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Ser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MC-EE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CA"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A50889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7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452651" w14:textId="77777777" w:rsidR="002D1798" w:rsidRPr="00792C68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1001.459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DBD441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6AB1DA" w14:textId="2E5A78F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E6195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FE2B43" w14:paraId="5648E7EE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1CAC14" w14:textId="0A79431D" w:rsidR="002D1798" w:rsidRPr="00511BD5" w:rsidRDefault="00D46C6D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024525" w14:textId="77777777" w:rsidR="002D1798" w:rsidRPr="002D1798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Ser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MC-E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E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237A08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7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0D335D" w14:textId="77777777" w:rsidR="002D1798" w:rsidRPr="00792C68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1001.459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841F0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867526" w14:textId="5FE01DB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E6195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7A9A8F82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F666FC" w14:textId="691066F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D99D01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ilY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68DF77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51C999" w14:textId="77777777" w:rsidR="002D1798" w:rsidRPr="00792C68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1001.511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AFC5AD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3F688B" w14:textId="3409F32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4C2E65AF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80678A" w14:textId="354B94E9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10CF9B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F9492C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78EAFD" w14:textId="77777777" w:rsidR="002D1798" w:rsidRPr="00792C68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792C68">
              <w:rPr>
                <w:rFonts w:ascii="Palatino Linotype" w:hAnsi="Palatino Linotype"/>
                <w:color w:val="000000"/>
                <w:sz w:val="16"/>
                <w:szCs w:val="16"/>
              </w:rPr>
              <w:t>1001.511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BA2C3" w14:textId="28462E15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/</w:t>
            </w:r>
            <w:r w:rsidR="00587D79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MS, 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FFC4D2" w14:textId="0231BE30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641CA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8</w:t>
            </w:r>
            <w:r w:rsidR="005C68E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,14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2BC41DB0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FFC9AA" w14:textId="2F9C6D7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E83622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YL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7172BF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4BCC4B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1.511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E96152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734DF" w14:textId="703429C7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641CA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208327C0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B3B824" w14:textId="1F1F1D6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ABF055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="005A1266"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="005A1266"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M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s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er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L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2FA9A5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8C04B1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5.505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CEDC3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A4E86" w14:textId="7CC16D7D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7ED674D7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98A5A6" w14:textId="07B7EFB5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17B44A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ADMAdd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Dh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il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6C2C56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EDB496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8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35B410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498DEB" w14:textId="177F74F7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n-US" w:eastAsia="de-DE"/>
              </w:rPr>
              <w:t>]</w:t>
            </w:r>
          </w:p>
        </w:tc>
      </w:tr>
      <w:tr w:rsidR="002D1798" w:rsidRPr="00FE2B43" w14:paraId="41A89574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4D61B5" w14:textId="3673ACD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AA0B23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A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L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7A01E6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A7B9A3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8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8956F7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5B50AA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HRMS, AA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DA16C6" w14:textId="4EFCAAC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  <w:t>[</w:t>
            </w:r>
            <w:r w:rsidR="0020403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0</w:t>
            </w:r>
            <w:r w:rsidRPr="00FE2B43"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6603E8A8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7A4FB7" w14:textId="0EB9EBB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111C0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A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L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22A661" w14:textId="77777777" w:rsidR="002D1798" w:rsidRPr="00921FB3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55907B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8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94B632" w14:textId="77777777" w:rsidR="002D1798" w:rsidRPr="005B50AA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9F7E3F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1E6B36" w14:textId="5CEBE77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8"/>
                <w:lang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>
                <w:fldData xml:space="preserve">PEVuZE5vdGU+PENpdGU+PEF1dGhvcj5Xb29kPC9BdXRob3I+PFllYXI+MjAwODwvWWVhcj48UmVj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</w:fldData>
              </w:fldCha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>
                <w:fldData xml:space="preserve">PEVuZE5vdGU+PENpdGU+PEF1dGhvcj5Xb29kPC9BdXRob3I+PFllYXI+MjAwODwvWWVhcj48UmVj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</w:fldData>
              </w:fldCha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.DATA 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separate"/>
            </w:r>
            <w:r w:rsidR="00B2662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0805107B" w14:textId="77777777" w:rsidTr="00290A31">
        <w:trPr>
          <w:cantSplit/>
          <w:trHeight w:val="539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01608E" w14:textId="0D95069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E1F42A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,ADMAdd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60BB2A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F8EDD0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8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7F6D6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</w:t>
            </w:r>
            <w:r w:rsidR="000E421E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, MS/MS, 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56B60" w14:textId="1F5CE0F0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1814C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&lt;EndNote&gt;&lt;Cite&gt;&lt;Author&gt;Sivonen&lt;/Author&gt;&lt;Year&gt;1990&lt;/Year&gt;&lt;RecNum&gt;32&lt;/RecNum&gt;&lt;record&gt;&lt;rec-number&gt;32&lt;/rec-number&gt;&lt;ref-type name='Journal Article'&gt;17&lt;/ref-type&gt;&lt;contributors&gt;&lt;authors&gt;&lt;author&gt;Sivonen, K.&lt;/author&gt;&lt;author&gt;Carmichael, W. W.&lt;/author&gt;&lt;author&gt;Namikoshi, M.&lt;/author&gt;&lt;author&gt;Rinehart, K. L.&lt;/author&gt;&lt;author&gt;Dahlem, A. M.&lt;/author&gt;&lt;author&gt;Niemela, S. I.&lt;/author&gt;&lt;/authors&gt;&lt;/contributors&gt;&lt;auth-address&gt;Department of Microbiology, University of Helsinki, Finland.&lt;/auth-address&gt;&lt;titles&gt;&lt;title&gt;&lt;style face='normal' font='default' size='100%'&gt;Isolation and characterization of hepatotoxic microcystin homologs from the filamentous freshwater cyanobacterium &lt;/style&gt;&lt;style face='italic' font='default' size='100%'&gt;Nostoc sp&lt;/style&gt;&lt;style face='normal' font='default' size='100%'&gt;. strain 152&lt;/style&gt;&lt;/title&gt;&lt;secondary-title&gt;Appl Environ Microbiol&lt;/secondary-title&gt;&lt;/titles&gt;&lt;pages&gt;2650-7&lt;/pages&gt;&lt;volume&gt;56&lt;/volume&gt;&lt;keywords&gt;&lt;keyword&gt;Amino Acids/analysis&lt;/keyword&gt;&lt;keyword&gt;Animals&lt;/keyword&gt;&lt;keyword&gt;Cyanobacteria/*analysis&lt;/keyword&gt;&lt;keyword&gt;Finland&lt;/keyword&gt;&lt;keyword&gt;Fresh Water&lt;/keyword&gt;&lt;keyword&gt;Liver/*drug effects&lt;/keyword&gt;&lt;keyword&gt;Marine Toxins/*isolation &amp;amp; purification&lt;/keyword&gt;&lt;keyword&gt;Mice&lt;/keyword&gt;&lt;keyword&gt;Peptides, Cyclic/chemistry/*isolation &amp;amp; purification/toxicity&lt;/keyword&gt;&lt;keyword&gt;Plants, Toxic&lt;/keyword&gt;&lt;keyword&gt;Support, Non-U.S. Gov&amp;apos;t&lt;/keyword&gt;&lt;keyword&gt;Support, U.S. Gov&amp;apos;t, Non-P.H.S.&lt;/keyword&gt;&lt;keyword&gt;Support, U.S. Gov&amp;apos;t, P.H.S.&lt;/keyword&gt;&lt;/keywords&gt;&lt;dates&gt;&lt;year&gt;1990&lt;/year&gt;&lt;pub-dates&gt;&lt;date&gt;Sep&lt;/date&gt;&lt;/pub-dates&gt;&lt;/dates&gt;&lt;accession-num&gt;2125813&lt;/accession-num&gt;&lt;urls&gt;&lt;related-urls&gt;&lt;url&gt;http://www.ncbi.nlm.nih.gov/entrez/query.fcgi?cmd=Retrieve&amp;amp;db=PubMed&amp;amp;dopt=Citation&amp;amp;list_uids=2125813&lt;/url&gt;&lt;/related-urls&gt;&lt;/urls&gt;&lt;/record&gt;&lt;/Cite&gt;&lt;Cite&gt;&lt;Author&gt;Namikoshi&lt;/Author&gt;&lt;Year&gt;1990&lt;/Year&gt;&lt;RecNum&gt;43&lt;/RecNum&gt;&lt;record&gt;&lt;rec-number&gt;43&lt;/rec-number&gt;&lt;ref-type name='Journal Article'&gt;17&lt;/ref-type&gt;&lt;contributors&gt;&lt;authors&gt;&lt;author&gt;Namikoshi, M.&lt;/author&gt;&lt;author&gt; Rinehart, K.L.&lt;/author&gt;&lt;author&gt; Sakai, R.&lt;/author&gt;&lt;author&gt; Sivone, K.&lt;/author&gt;&lt;author&gt; Carmichael, W.W.&lt;/author&gt;&lt;/authors&gt;&lt;/contributors&gt;&lt;titles&gt;&lt;title&gt;&lt;style face='normal' font='default' size='100%'&gt;Structures of three new cyclic hepatotoxins produced by the cyanobacterium (blue-green alga)&lt;/style&gt;&lt;style face='italic' font='default' size='100%'&gt; Nostoc sp&lt;/style&gt;&lt;style face='normal' font='default' size='100%'&gt;. strain 152.&lt;/style&gt;&lt;/title&gt;&lt;secondary-title&gt;J. Org. Chem&lt;/secondary-title&gt;&lt;/titles&gt;&lt;pages&gt;6135-6139&lt;/pages&gt;&lt;volume&gt;55&lt;/volume&gt;&lt;dates&gt;&lt;year&gt;1990&lt;/year&gt;&lt;/dates&gt;&lt;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separate"/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,</w:t>
            </w:r>
            <w:r w:rsidR="001814C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,</w:t>
            </w:r>
            <w:r w:rsidR="005A3FDF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</w:t>
            </w:r>
            <w:r w:rsidR="005C68E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5</w:t>
            </w:r>
            <w:r w:rsidRPr="006147E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338003D8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55E08D" w14:textId="292A2499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945EF6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ADMAdda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Dh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0BBFC2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C85EC0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8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7CD87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C4B5D2" w14:textId="0FB6DA1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2260E18B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20450B" w14:textId="50CACA56" w:rsidR="002D1798" w:rsidRPr="00511BD5" w:rsidRDefault="00D46C6D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058D16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ADMAdd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0279E2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0A945C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8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EA95A4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NMR, HRMS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7B971B" w14:textId="492E0A70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5A3FDF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</w:t>
            </w:r>
            <w:r w:rsidR="005C68E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28379E36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B95933" w14:textId="0EC12D65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9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FF336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il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4237DB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65B335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8.564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98F29C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, HRMS, NMR, 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A03C57" w14:textId="2013E61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instrText xml:space="preserve"> ADDIN EN.CITE &lt;EndNote&gt;&lt;Cite&gt;&lt;Author&gt;Namikoshi&lt;/Author&gt;&lt;Year&gt;1995&lt;/Year&gt;&lt;RecNum&gt;45&lt;/RecNum&gt;&lt;record&gt;&lt;rec-number&gt;45&lt;/rec-number&gt;&lt;ref-type name='Journal Article'&gt;17&lt;/ref-type&gt;&lt;contributors&gt;&lt;authors&gt;&lt;author&gt;Namikoshi, M.&lt;/author&gt;&lt;author&gt; Sun, F.&lt;/author&gt;&lt;author&gt; Choi, B.W.&lt;/author&gt;&lt;author&gt;Rinehart, K.L.&lt;/author&gt;&lt;author&gt; Carmichael, W.W.&lt;/author&gt;&lt;author&gt; Evans, W.R. &lt;/author&gt;&lt;author&gt;Beasley, V.R.&lt;/author&gt;&lt;/authors&gt;&lt;/contributors&gt;&lt;titles&gt;&lt;title&gt;Seven more microcystins from Homer lake cells: application of the general method for structure assignment of peptides containing,-dehydroamino acid unit(s).&lt;/title&gt;&lt;secondary-title&gt;J. Org. Chem&lt;/secondary-title&gt;&lt;/titles&gt;&lt;pages&gt;3671-3679&lt;/pages&gt;&lt;volume&gt;60&lt;/volume&gt;&lt;dates&gt;&lt;year&gt;1995&lt;/year&gt;&lt;/dates&gt;&lt;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fldChar w:fldCharType="separate"/>
            </w:r>
            <w:r w:rsidR="003D49E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9</w:t>
            </w:r>
            <w:r w:rsidRPr="00FE2B43"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67313AD0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BD57D4" w14:textId="23F7419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9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DF5488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L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BAAA45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22C9C5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8.564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A366F5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B1770E" w14:textId="06534DD2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3D49E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</w:t>
            </w:r>
            <w:r w:rsidR="005C68E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4673AD83" w14:textId="77777777" w:rsidTr="00290A31">
        <w:trPr>
          <w:cantSplit/>
          <w:trHeight w:val="409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AA1886" w14:textId="5F9C767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9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7BBA27" w14:textId="77777777" w:rsidR="002D1798" w:rsidRPr="002D1798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Glu(</w:t>
            </w:r>
            <w:proofErr w:type="spellStart"/>
            <w:proofErr w:type="gram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)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6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L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A12C1A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25DBA8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8.564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687967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, AA, HR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060ED4" w14:textId="44DD30AE" w:rsidR="002D1798" w:rsidRPr="006147EA" w:rsidRDefault="00290352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84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,</w:t>
            </w:r>
            <w:r w:rsidR="00641CA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</w:t>
            </w:r>
            <w:r w:rsidR="005C68E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</w:t>
            </w:r>
            <w:r w:rsidR="002D1798"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1ABD65E9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D453E7" w14:textId="107A15B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9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A3B28B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M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052802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DCA054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8.564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FF9AEB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, 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7127E" w14:textId="548B5C4A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1814C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4A41A730" w14:textId="77777777" w:rsidTr="00290A31">
        <w:trPr>
          <w:cantSplit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FB521D" w14:textId="36A0D15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9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8A24C3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-Leu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-Asp³,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‐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B11AFD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654710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8.564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63DA8D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40D5E" w14:textId="74A1504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456E9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</w:t>
            </w:r>
            <w:r w:rsidR="005C68E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0A60A1" w14:paraId="1CC750E6" w14:textId="77777777" w:rsidTr="00290A31">
        <w:trPr>
          <w:cantSplit/>
          <w:trHeight w:val="440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B7C6AF" w14:textId="528B129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9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4E1724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s-E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s-E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,Dh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s-E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DAABAC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F8DF64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9.534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9EED8D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, NMR, HR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BF51E" w14:textId="03F03C2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8"/>
                <w:lang w:val="es-ES" w:eastAsia="de-DE"/>
              </w:rPr>
              <w:t>[</w:t>
            </w:r>
            <w:r w:rsidR="00290352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8"/>
                <w:lang w:val="es-ES" w:eastAsia="de-DE"/>
              </w:rPr>
              <w:t>7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5A3217" w14:paraId="3A213248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774898" w14:textId="3C547EC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9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28BC2B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s-E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Asp</w:t>
            </w:r>
            <w:proofErr w:type="spellEnd"/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³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,DMAdd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s-E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‐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C7AC5D" w14:textId="77777777" w:rsidR="002D1798" w:rsidRPr="005A3217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A3217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C</w:t>
            </w:r>
            <w:r w:rsidRPr="005A3217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47</w:t>
            </w:r>
            <w:r w:rsidRPr="005A3217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H</w:t>
            </w:r>
            <w:r w:rsidRPr="005A3217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71</w:t>
            </w:r>
            <w:r w:rsidRPr="005A3217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N</w:t>
            </w:r>
            <w:r w:rsidRPr="005A3217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13</w:t>
            </w:r>
            <w:r w:rsidRPr="005A3217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O</w:t>
            </w:r>
            <w:r w:rsidRPr="005A3217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2C579C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9.534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9BDD6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47D21" w14:textId="3026B40D" w:rsidR="002D1798" w:rsidRPr="005A3217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5A321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9E727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54</w:t>
            </w:r>
            <w:r w:rsidRPr="005A321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322B412C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92BF16" w14:textId="1091397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9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B97B0B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-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B23CD8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D5213A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9.534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68AA87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9F7E3F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62CBA4" w14:textId="611ABE6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B2662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5AA8D2C1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7012B8" w14:textId="2E557C05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9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8AFF9A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7C79DB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5BA843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09.534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30D26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5B50AA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HRMS, AA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2C398E" w14:textId="4E305A33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20403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31754E1E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AA0B9C" w14:textId="208388BC" w:rsidR="002D1798" w:rsidRPr="00511BD5" w:rsidRDefault="00D46C6D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9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8C1CD1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W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3A39CB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C7FF9C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0.511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A5B57F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30C152" w14:textId="33E0918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29035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7EA69723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429AE1" w14:textId="7121619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lastRenderedPageBreak/>
              <w:t>10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C9C9B" w14:textId="77777777" w:rsidR="002D1798" w:rsidRPr="00FE2B43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="005A1266"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="005A1266"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(</w:t>
            </w:r>
            <w:proofErr w:type="gramEnd"/>
            <w:r w:rsidRPr="00974ADE">
              <w:rPr>
                <w:rFonts w:ascii="Palatino Linotype" w:eastAsia="Times New Roman" w:hAnsi="Palatino Linotype" w:cs="Times New Roman"/>
                <w:i/>
                <w:color w:val="000000"/>
                <w:sz w:val="16"/>
                <w:szCs w:val="18"/>
                <w:lang w:val="en-US" w:eastAsia="de-DE"/>
              </w:rPr>
              <w:t>E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-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W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50AB52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C9276E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0.511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FA7B1A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,</w:t>
            </w:r>
            <w:r w:rsidRPr="00FE2B43">
              <w:rPr>
                <w:rFonts w:ascii="AdvP49811" w:eastAsia="Calibri" w:hAnsi="AdvP49811" w:cs="AdvP49811"/>
                <w:sz w:val="18"/>
                <w:szCs w:val="18"/>
                <w:lang w:val="en-US"/>
              </w:rPr>
              <w:t xml:space="preserve">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193F9" w14:textId="473671B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9E727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55373CA4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011831" w14:textId="28AAFBF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0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0A0105" w14:textId="77777777" w:rsidR="002D1798" w:rsidRPr="00713A1B" w:rsidRDefault="002D1798" w:rsidP="00A556E9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OiaAbu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D5E1E6" w14:textId="77777777" w:rsidR="002D1798" w:rsidRPr="00136944" w:rsidRDefault="002D1798" w:rsidP="00A556E9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482086" w14:textId="77777777" w:rsidR="002D1798" w:rsidRPr="0056502B" w:rsidRDefault="002D1798" w:rsidP="00A556E9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2.490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14AB12" w14:textId="77777777" w:rsidR="002D1798" w:rsidRPr="00FE2B43" w:rsidRDefault="002D1798" w:rsidP="00A556E9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5A3217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F384B6" w14:textId="7D29E3AA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  <w:t>[</w:t>
            </w:r>
            <w:r w:rsidR="00587D7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9</w:t>
            </w:r>
            <w:r w:rsidRPr="00FE2B43"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3DD30543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1E499A" w14:textId="4291C9B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0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A739B" w14:textId="77777777" w:rsidR="002D1798" w:rsidRPr="00696B8E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M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31F945" w14:textId="77777777" w:rsidR="002D1798" w:rsidRPr="00921FB3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349E90" w14:textId="77777777" w:rsidR="002D1798" w:rsidRPr="0056502B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hAnsi="Palatino Linotype"/>
                <w:color w:val="000000"/>
                <w:sz w:val="16"/>
                <w:szCs w:val="16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2.505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B3D3A1" w14:textId="77777777" w:rsidR="002D1798" w:rsidRPr="00D362DD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LC-MS/MS, thiol, </w:t>
            </w:r>
            <w:r w:rsidRPr="006A7E8A">
              <w:rPr>
                <w:rFonts w:ascii="Palatino Linotype" w:eastAsia="Times New Roman" w:hAnsi="Palatino Linotype" w:cs="Times New Roman"/>
                <w:i/>
                <w:sz w:val="16"/>
                <w:szCs w:val="18"/>
                <w:lang w:val="en-US" w:eastAsia="de-DE"/>
              </w:rPr>
              <w:t>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-oxidation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A8EBE" w14:textId="4F06FC97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  <w:t>[</w:t>
            </w:r>
            <w:r w:rsidR="009C7CD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2</w:t>
            </w:r>
            <w:r w:rsidRPr="00FE2B43"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525B502C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7DA6F1" w14:textId="6DF3484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0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7A4FF4" w14:textId="77777777" w:rsidR="002D1798" w:rsidRPr="00696B8E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4"/>
                <w:szCs w:val="16"/>
                <w:lang w:val="fr-CA" w:eastAsia="de-DE"/>
              </w:rPr>
            </w:pPr>
            <w:r w:rsidRPr="00696B8E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[M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s</w:t>
            </w:r>
            <w:r w:rsidRPr="00696B8E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er</w:t>
            </w:r>
            <w:r w:rsidRPr="00696B8E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fr-CA" w:eastAsia="de-DE"/>
              </w:rPr>
              <w:t>7</w:t>
            </w:r>
            <w:r w:rsidRPr="00696B8E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fr-CA" w:eastAsia="de-DE"/>
              </w:rPr>
              <w:t>]MC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5A2CC3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742EFA" w14:textId="77777777" w:rsidR="002D1798" w:rsidRPr="0056502B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2.559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3AE34C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D362DD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</w:t>
            </w:r>
            <w:r w:rsidRPr="00136944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HR</w:t>
            </w:r>
            <w:r w:rsidRPr="00D362DD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2E901B" w14:textId="5338D0B9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eastAsia="de-DE"/>
              </w:rPr>
              <w:t>[</w:t>
            </w:r>
            <w:r w:rsidR="003D49E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9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,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3</w:t>
            </w:r>
            <w:r w:rsidRPr="00FE2B43"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1FD75642" w14:textId="77777777" w:rsidTr="00290A31">
        <w:trPr>
          <w:cantSplit/>
          <w:trHeight w:val="436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1F8533" w14:textId="2929398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0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45A782" w14:textId="77777777" w:rsidR="002D1798" w:rsidRPr="002D1798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4"/>
                <w:szCs w:val="16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[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seco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‐4/5]MC‐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L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37DF9F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8AB5D8" w14:textId="77777777" w:rsidR="002D1798" w:rsidRPr="0056502B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2.559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6F0C90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C8374D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, HRMS, thiol,</w:t>
            </w:r>
          </w:p>
          <w:p w14:paraId="2C41DC23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4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A6ECCC" w14:textId="3DD55C87" w:rsidR="002D1798" w:rsidRPr="0036268B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2,</w:t>
            </w:r>
            <w:r w:rsidR="009A74AD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</w:t>
            </w:r>
            <w:r w:rsidR="005C68E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5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72A8B3EA" w14:textId="77777777" w:rsidTr="00290A31">
        <w:trPr>
          <w:cantSplit/>
          <w:trHeight w:val="340"/>
          <w:jc w:val="center"/>
        </w:trPr>
        <w:tc>
          <w:tcPr>
            <w:tcW w:w="316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14D71A" w14:textId="2D914A4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0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8CD1F7" w14:textId="77777777" w:rsidR="002D1798" w:rsidRPr="002D1798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[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seco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‐1/2]MC‐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L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  <w:proofErr w:type="spellEnd"/>
          </w:p>
        </w:tc>
        <w:tc>
          <w:tcPr>
            <w:tcW w:w="708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5FE28C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82EB66" w14:textId="77777777" w:rsidR="002D1798" w:rsidRPr="0056502B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2.5593</w:t>
            </w:r>
          </w:p>
        </w:tc>
        <w:tc>
          <w:tcPr>
            <w:tcW w:w="1001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8DA065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HRMS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NMR</w:t>
            </w:r>
          </w:p>
        </w:tc>
        <w:tc>
          <w:tcPr>
            <w:tcW w:w="691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4EEB60" w14:textId="14BBCE5B" w:rsidR="002D1798" w:rsidRPr="00FE2B43" w:rsidRDefault="00D46C6D" w:rsidP="003269CD">
            <w:pPr>
              <w:spacing w:after="0" w:line="340" w:lineRule="atLeast"/>
              <w:ind w:left="-98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A74AD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</w:t>
            </w:r>
            <w:r w:rsidR="005C68E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5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494CF819" w14:textId="77777777" w:rsidTr="00290A31">
        <w:trPr>
          <w:cantSplit/>
          <w:trHeight w:val="340"/>
          <w:jc w:val="center"/>
        </w:trPr>
        <w:tc>
          <w:tcPr>
            <w:tcW w:w="316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0B0ED8" w14:textId="7777777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1786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45519B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</w:p>
        </w:tc>
        <w:tc>
          <w:tcPr>
            <w:tcW w:w="708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5878AE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498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1A8F17" w14:textId="77777777" w:rsidR="002D1798" w:rsidRPr="0056502B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</w:p>
        </w:tc>
        <w:tc>
          <w:tcPr>
            <w:tcW w:w="100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F04410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</w:p>
        </w:tc>
        <w:tc>
          <w:tcPr>
            <w:tcW w:w="69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700A6E" w14:textId="77777777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</w:p>
        </w:tc>
      </w:tr>
      <w:tr w:rsidR="002D1798" w:rsidRPr="00FE2B43" w14:paraId="057777EB" w14:textId="77777777" w:rsidTr="00290A31">
        <w:trPr>
          <w:cantSplit/>
          <w:trHeight w:val="285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D6C4A1" w14:textId="39DC971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0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421D65" w14:textId="77777777" w:rsidR="002D1798" w:rsidRPr="002D1798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NfkA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6E7B6A" w14:textId="77777777" w:rsidR="002D1798" w:rsidRPr="00921FB3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81758A" w14:textId="77777777" w:rsidR="002D1798" w:rsidRPr="0056502B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4.469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86F56A" w14:textId="77777777" w:rsidR="002D1798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136944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NMR, </w:t>
            </w:r>
            <w:r w:rsidRPr="00F83C2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HR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81CBE2" w14:textId="7BE4C23E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587D7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0BBFF60D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402B8A" w14:textId="5E9DE1E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0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33DAC" w14:textId="77777777" w:rsidR="002D1798" w:rsidRPr="00C72F5F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CA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  <w:t>-Asp³]MC‐M(O)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  <w:t>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CA" w:eastAsia="de-DE"/>
              </w:rPr>
              <w:t>b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F1E8F1" w14:textId="77777777" w:rsidR="002D1798" w:rsidRPr="00921FB3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82503F" w14:textId="77777777" w:rsidR="002D1798" w:rsidRPr="0056502B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hAnsi="Palatino Linotype"/>
                <w:color w:val="000000"/>
                <w:sz w:val="16"/>
                <w:szCs w:val="16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4.484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4D73E6" w14:textId="77777777" w:rsidR="002D1798" w:rsidRPr="00C72F5F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LC-MS/MS, thiol, </w:t>
            </w:r>
            <w:r w:rsidRPr="006A7E8A">
              <w:rPr>
                <w:rFonts w:ascii="Palatino Linotype" w:eastAsia="Times New Roman" w:hAnsi="Palatino Linotype" w:cs="Times New Roman"/>
                <w:i/>
                <w:sz w:val="16"/>
                <w:szCs w:val="18"/>
                <w:lang w:val="en-US" w:eastAsia="de-DE"/>
              </w:rPr>
              <w:t>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-oxidation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6437DD" w14:textId="7B56A159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C7CD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08A62AD1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4EFF40" w14:textId="69F0B88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0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332BD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‐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³,Dh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Hph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DE3321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5C7B36" w14:textId="77777777" w:rsidR="002D1798" w:rsidRPr="0056502B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4.517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EFBB22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EACC22" w14:textId="4BA79620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40D47F20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C54E11" w14:textId="52E504A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50E094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F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C47804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3CFAA8" w14:textId="77777777" w:rsidR="002D1798" w:rsidRPr="0056502B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4.517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68EAA0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MS, 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DF60A" w14:textId="4F124219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29035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8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5DBC050C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1DCFE2" w14:textId="36F0C8D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1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CE21A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[Dha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F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3AC07B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F72200" w14:textId="77777777" w:rsidR="002D1798" w:rsidRPr="0056502B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4.517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E02274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96AEC9" w14:textId="11FCB64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5C68E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5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18F16841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1A87C3" w14:textId="4E56E80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1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D6F49E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highlight w:val="cyan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[DMAdda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‐F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7334C0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BBA468" w14:textId="77777777" w:rsidR="002D1798" w:rsidRPr="0056502B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4.517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9F10F5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5A656B" w14:textId="642387C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8C5DC5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5D0ED4F1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3949CD" w14:textId="7711412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1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D0FC30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‐RF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67988D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543CA8" w14:textId="77777777" w:rsidR="002D1798" w:rsidRPr="0056502B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56502B">
              <w:rPr>
                <w:rFonts w:ascii="Palatino Linotype" w:hAnsi="Palatino Linotype"/>
                <w:color w:val="000000"/>
                <w:sz w:val="16"/>
                <w:szCs w:val="16"/>
              </w:rPr>
              <w:t>1014.517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A7ADEE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C86672" w14:textId="2392443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3CCF26AA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0BFDDE" w14:textId="6BFCFD0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1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16EFBC" w14:textId="77777777" w:rsidR="002D1798" w:rsidRPr="002D1798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[Ser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pt-BR" w:eastAsia="de-DE"/>
              </w:rPr>
              <w:t>7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]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-E(OMe)E(OMe)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F7E114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28519C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28519C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9</w:t>
            </w:r>
            <w:r w:rsidRPr="0028519C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28519C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7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8297C1" w14:textId="77777777" w:rsidR="002D1798" w:rsidRPr="00BF3C39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BF3C39">
              <w:rPr>
                <w:rFonts w:ascii="Palatino Linotype" w:hAnsi="Palatino Linotype"/>
                <w:color w:val="000000"/>
                <w:sz w:val="16"/>
                <w:szCs w:val="16"/>
              </w:rPr>
              <w:t>1015.475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0498A2" w14:textId="77777777" w:rsidR="002D1798" w:rsidRPr="00B14978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6070AC" w14:textId="421C9F2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&lt;EndNote&gt;&lt;Cite&gt;&lt;Author&gt;Namikoshi&lt;/Author&gt;&lt;Year&gt;1998&lt;/Year&gt;&lt;RecNum&gt;30&lt;/RecNum&gt;&lt;record&gt;&lt;rec-number&gt;30&lt;/rec-number&gt;&lt;ref-type name='Journal Article'&gt;17&lt;/ref-type&gt;&lt;contributors&gt;&lt;authors&gt;&lt;author&gt;Namikoshi, M.&lt;/author&gt;&lt;author&gt;Yuan, M.&lt;/author&gt;&lt;author&gt;Sivonen, K.&lt;/author&gt;&lt;author&gt;Carmichael, W. W.&lt;/author&gt;&lt;author&gt;Rinehart, K. L.&lt;/author&gt;&lt;author&gt;Rouhiainen, L.&lt;/author&gt;&lt;author&gt;Sun, F.&lt;/author&gt;&lt;author&gt;Brittain, S.&lt;/author&gt;&lt;author&gt;Otsuki, A.&lt;/author&gt;&lt;/authors&gt;&lt;/contributors&gt;&lt;auth-address&gt;Department of Ocean Sciences, Tokyo University of Fisheries, Japan. namikosh@tokyo-u-fish.ac.jp&lt;/auth-address&gt;&lt;titles&gt;&lt;title&gt;&lt;style face='normal' font='default' size='100%'&gt;Seven new microcystins possessing two L-glutamic acid units, isolated from &lt;/style&gt;&lt;style face='italic' font='default' size='100%'&gt;Anabaena sp&lt;/style&gt;&lt;style face='normal' font='default' size='100%'&gt;. strain 186&lt;/style&gt;&lt;/title&gt;&lt;secondary-title&gt;Chem Res Toxicol&lt;/secondary-title&gt;&lt;/titles&gt;&lt;pages&gt;143-9&lt;/pages&gt;&lt;volume&gt;11&lt;/volume&gt;&lt;keywords&gt;&lt;keyword&gt;Anabaena/*chemistry&lt;/keyword&gt;&lt;keyword&gt;Bacterial Toxins/analysis/*isolation &amp;amp; purification&lt;/keyword&gt;&lt;keyword&gt;Glutamic Acid/analysis/*chemistry&lt;/keyword&gt;&lt;keyword&gt;Peptides, Cyclic/analysis/*isolation &amp;amp; purification&lt;/keyword&gt;&lt;keyword&gt;Spectrum Analysis, Mass&lt;/keyword&gt;&lt;keyword&gt;Support, Non-U.S. Gov&amp;apos;t&lt;/keyword&gt;&lt;keyword&gt;Support, U.S. Gov&amp;apos;t, P.H.S.&lt;/keyword&gt;&lt;/keywords&gt;&lt;dates&gt;&lt;year&gt;1998&lt;/year&gt;&lt;pub-dates&gt;&lt;date&gt;Feb&lt;/date&gt;&lt;/pub-dates&gt;&lt;/dates&gt;&lt;accession-num&gt;9511906&lt;/accession-num&gt;&lt;urls&gt;&lt;related-urls&gt;&lt;url&gt;http://www.ncbi.nlm.nih.gov/entrez/query.fcgi?cmd=Retrieve&amp;amp;db=PubMed&amp;amp;dopt=Citation&amp;amp;list_uids=9511906&lt;/url&gt;&lt;/related-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separate"/>
            </w:r>
            <w:r w:rsidR="00E6195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45D0A757" w14:textId="77777777" w:rsidTr="00290A31">
        <w:trPr>
          <w:cantSplit/>
          <w:trHeight w:val="277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0B19BA" w14:textId="63841EF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1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6E9D6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‐LHt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A5748E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75662B" w14:textId="77777777" w:rsidR="002D1798" w:rsidRPr="00BF3C39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BF3C39">
              <w:rPr>
                <w:rFonts w:ascii="Palatino Linotype" w:hAnsi="Palatino Linotype"/>
                <w:color w:val="000000"/>
                <w:sz w:val="16"/>
                <w:szCs w:val="16"/>
              </w:rPr>
              <w:t>1015.526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DD5FC1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AF4AAE" w14:textId="207C0162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3FA30299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B07BEF" w14:textId="5EA46B01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1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8F7D08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pt-BR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³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,Dha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pt-BR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‐R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BC6376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40919E" w14:textId="77777777" w:rsidR="002D1798" w:rsidRPr="00BF3C39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BF3C39">
              <w:rPr>
                <w:rFonts w:ascii="Palatino Linotype" w:hAnsi="Palatino Linotype"/>
                <w:color w:val="000000"/>
                <w:sz w:val="16"/>
                <w:szCs w:val="16"/>
              </w:rPr>
              <w:t>1016.496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1F1584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894EDB" w14:textId="3D4F590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20596AEA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A775A8" w14:textId="64A9E29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1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599237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[</w:t>
            </w:r>
            <w:r w:rsidR="005A1266"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="005A1266"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Asp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³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,DMAdda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pt-BR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‐R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4AF5EA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C8D2C0" w14:textId="77777777" w:rsidR="002D1798" w:rsidRPr="00BF3C39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BF3C39">
              <w:rPr>
                <w:rFonts w:ascii="Palatino Linotype" w:hAnsi="Palatino Linotype"/>
                <w:color w:val="000000"/>
                <w:sz w:val="16"/>
                <w:szCs w:val="16"/>
              </w:rPr>
              <w:t>1016.496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49C0D4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75DE2" w14:textId="55B425D2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29035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7D9188C8" w14:textId="77777777" w:rsidTr="00290A31">
        <w:trPr>
          <w:cantSplit/>
          <w:trHeight w:val="323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67553F" w14:textId="6465F9B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1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3E1B3F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-YM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A7ECB2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3033F8" w14:textId="77777777" w:rsidR="002D1798" w:rsidRPr="00BF3C39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BF3C39">
              <w:rPr>
                <w:rFonts w:ascii="Palatino Linotype" w:hAnsi="Palatino Linotype"/>
                <w:color w:val="000000"/>
                <w:sz w:val="16"/>
                <w:szCs w:val="16"/>
              </w:rPr>
              <w:t>1019.467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4679A0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NMR,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 xml:space="preserve"> 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B4C25F" w14:textId="1A48F6C9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29035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54A3D489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394B6E" w14:textId="372ACDC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1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0F8EA8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pt-BR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pt-BR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,ADMAdda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pt-BR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-LHa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E098BF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50CFCC" w14:textId="77777777" w:rsidR="002D1798" w:rsidRPr="00BF3C39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BF3C39">
              <w:rPr>
                <w:rFonts w:ascii="Palatino Linotype" w:hAnsi="Palatino Linotype"/>
                <w:color w:val="000000"/>
                <w:sz w:val="16"/>
                <w:szCs w:val="16"/>
              </w:rPr>
              <w:t>1022.543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409AFA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, 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8648CD" w14:textId="1027DEB7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[</w:t>
            </w:r>
            <w:r w:rsidR="0029035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5160DA53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1D7379" w14:textId="002550B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E3AB6C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[ADMAdda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pt-BR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  <w:t>‐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340622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DC0D2A" w14:textId="77777777" w:rsidR="002D1798" w:rsidRPr="00BF3C39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BF3C39">
              <w:rPr>
                <w:rFonts w:ascii="Palatino Linotype" w:hAnsi="Palatino Linotype"/>
                <w:color w:val="000000"/>
                <w:sz w:val="16"/>
                <w:szCs w:val="16"/>
              </w:rPr>
              <w:t>1022.543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F1B5C9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D7BC55" w14:textId="1EB2F45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8"/>
                <w:lang w:eastAsia="de-DE"/>
              </w:rPr>
              <w:t>[</w:t>
            </w:r>
            <w:r w:rsidR="00B33716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8"/>
                <w:lang w:eastAsia="de-DE"/>
              </w:rPr>
              <w:t>77,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&lt;EndNote&gt;&lt;Cite&gt;&lt;Author&gt;Sivonen&lt;/Author&gt;&lt;Year&gt;1992&lt;/Year&gt;&lt;RecNum&gt;34&lt;/RecNum&gt;&lt;record&gt;&lt;rec-number&gt;34&lt;/rec-number&gt;&lt;ref-type name='Journal Article'&gt;17&lt;/ref-type&gt;&lt;contributors&gt;&lt;authors&gt;&lt;author&gt;Sivonen, K.&lt;/author&gt;&lt;author&gt;Namikoshi, M.&lt;/author&gt;&lt;author&gt;Evans, W. R.&lt;/author&gt;&lt;author&gt;Fardig, M.&lt;/author&gt;&lt;author&gt;Carmichael, W. W.&lt;/author&gt;&lt;author&gt;Rinehart, K. L.&lt;/author&gt;&lt;/authors&gt;&lt;/contributors&gt;&lt;auth-address&gt;Department of Microbiology, University of Helsinki, Finland.&lt;/auth-address&gt;&lt;titles&gt;&lt;title&gt;&lt;style face='normal' font='default' size='100%'&gt;Three new microcystins, cyclic heptapeptide hepatotoxins, from &lt;/style&gt;&lt;style face='italic' font='default' size='100%'&gt;Nostoc sp. &lt;/style&gt;&lt;style face='normal' font='default' size='100%'&gt;strain 152&lt;/style&gt;&lt;/title&gt;&lt;secondary-title&gt;Chem Res Toxicol&lt;/secondary-title&gt;&lt;/titles&gt;&lt;pages&gt;464-9&lt;/pages&gt;&lt;volume&gt;5&lt;/volume&gt;&lt;keywords&gt;&lt;keyword&gt;Amino Acids/analysis&lt;/keyword&gt;&lt;keyword&gt;Bacterial Toxins/*chemistry/isolation &amp;amp; purification&lt;/keyword&gt;&lt;keyword&gt;Chromatography, Gas&lt;/keyword&gt;&lt;keyword&gt;Chromatography, High Pressure Liquid&lt;/keyword&gt;&lt;keyword&gt;Chromatography, Thin Layer&lt;/keyword&gt;&lt;keyword&gt;Cyanobacteria/*chemistry&lt;/keyword&gt;&lt;keyword&gt;Hydrolysis&lt;/keyword&gt;&lt;keyword&gt;Liver/*drug effects&lt;/keyword&gt;&lt;keyword&gt;Molecular Structure&lt;/keyword&gt;&lt;keyword&gt;Molecular Weight&lt;/keyword&gt;&lt;keyword&gt;Peptides, Cyclic/*chemistry/isolation &amp;amp; purification&lt;/keyword&gt;&lt;keyword&gt;Spectrometry, Mass, Fast Atom Bombardment&lt;/keyword&gt;&lt;keyword&gt;Support, Non-U.S. Gov&amp;apos;t&lt;/keyword&gt;&lt;keyword&gt;Support, U.S. Gov&amp;apos;t, P.H.S.&lt;/keyword&gt;&lt;/keywords&gt;&lt;dates&gt;&lt;year&gt;1992&lt;/year&gt;&lt;pub-dates&gt;&lt;date&gt;Jul-Aug&lt;/date&gt;&lt;/pub-dates&gt;&lt;/dates&gt;&lt;accession-num&gt;1391612&lt;/accession-num&gt;&lt;urls&gt;&lt;related-urls&gt;&lt;url&gt;http://www.ncbi.nlm.nih.gov/entrez/query.fcgi?cmd=Retrieve&amp;amp;db=PubMed&amp;amp;dopt=Citation&amp;amp;list_uids=1391612&lt;/url&gt;&lt;/related-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separate"/>
            </w:r>
            <w:r w:rsidR="001814C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9F3D63" w14:paraId="69FDE72F" w14:textId="77777777" w:rsidTr="00290A31">
        <w:trPr>
          <w:cantSplit/>
          <w:trHeight w:val="282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A48D01" w14:textId="32974FC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C21397" w14:textId="77777777" w:rsidR="002D1798" w:rsidRPr="004E1981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[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Leu</w:t>
            </w:r>
            <w:proofErr w:type="gramStart"/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eastAsia="de-DE"/>
              </w:rPr>
              <w:t>1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,</w:t>
            </w:r>
            <w:r w:rsidR="000E421E"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DM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Adda</w:t>
            </w:r>
            <w:proofErr w:type="gramEnd"/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eastAsia="de-DE"/>
              </w:rPr>
              <w:t>5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]MC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76527C" w14:textId="77777777" w:rsidR="002D1798" w:rsidRPr="004E1981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473598" w14:textId="77777777" w:rsidR="002D1798" w:rsidRPr="004E1981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4E1981">
              <w:rPr>
                <w:rFonts w:ascii="Palatino Linotype" w:hAnsi="Palatino Linotype"/>
                <w:color w:val="000000"/>
                <w:sz w:val="16"/>
                <w:szCs w:val="16"/>
              </w:rPr>
              <w:t>1022.580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DFB3D3" w14:textId="77777777" w:rsidR="002D1798" w:rsidRPr="004E1981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4E198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HR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029AEA" w14:textId="5D410235" w:rsidR="002D1798" w:rsidRPr="004E198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8"/>
                <w:lang w:val="en-CA" w:eastAsia="de-DE"/>
              </w:rPr>
            </w:pPr>
            <w:r w:rsidRPr="004E198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0D761A01" w14:textId="77777777" w:rsidTr="00290A31">
        <w:trPr>
          <w:cantSplit/>
          <w:trHeight w:val="282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9AF0A8" w14:textId="71DB8AE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F3D29" w14:textId="77777777" w:rsidR="002D1798" w:rsidRPr="004E1981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CA" w:eastAsia="de-DE"/>
              </w:rPr>
            </w:pP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CA" w:eastAsia="de-DE"/>
              </w:rPr>
              <w:t>[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CA" w:eastAsia="de-DE"/>
              </w:rPr>
              <w:t>D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CA" w:eastAsia="de-DE"/>
              </w:rPr>
              <w:t>-Leu</w:t>
            </w:r>
            <w:proofErr w:type="gramStart"/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n-CA" w:eastAsia="de-DE"/>
              </w:rPr>
              <w:t>1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CA" w:eastAsia="de-DE"/>
              </w:rPr>
              <w:t>,dmAdda</w:t>
            </w:r>
            <w:proofErr w:type="gramEnd"/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n-CA" w:eastAsia="de-DE"/>
              </w:rPr>
              <w:t>5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CA" w:eastAsia="de-DE"/>
              </w:rPr>
              <w:t>]MC-LR (isomer 1)</w:t>
            </w:r>
            <w:r w:rsidR="001E5525"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n-CA" w:eastAsia="de-DE"/>
              </w:rPr>
              <w:t>c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AA4FD2" w14:textId="77777777" w:rsidR="002D1798" w:rsidRPr="004E1981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C503EE" w14:textId="77777777" w:rsidR="002D1798" w:rsidRPr="004E1981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4E1981">
              <w:rPr>
                <w:rFonts w:ascii="Palatino Linotype" w:hAnsi="Palatino Linotype"/>
                <w:color w:val="000000"/>
                <w:sz w:val="16"/>
                <w:szCs w:val="16"/>
              </w:rPr>
              <w:t>1022.580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496BB" w14:textId="77777777" w:rsidR="002D1798" w:rsidRPr="004E1981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4E198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HR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75289" w14:textId="21FE829F" w:rsidR="002D1798" w:rsidRPr="004E198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8"/>
                <w:lang w:eastAsia="de-DE"/>
              </w:rPr>
            </w:pPr>
            <w:r w:rsidRPr="004E198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6DEFF64B" w14:textId="77777777" w:rsidTr="00290A31">
        <w:trPr>
          <w:cantSplit/>
          <w:trHeight w:val="282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D04FBD" w14:textId="0E6DE9A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8FC20E" w14:textId="77777777" w:rsidR="002D1798" w:rsidRPr="004E1981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CA" w:eastAsia="de-DE"/>
              </w:rPr>
            </w:pP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CA" w:eastAsia="de-DE"/>
              </w:rPr>
              <w:t>[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CA" w:eastAsia="de-DE"/>
              </w:rPr>
              <w:t>D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CA" w:eastAsia="de-DE"/>
              </w:rPr>
              <w:t>-Leu</w:t>
            </w:r>
            <w:proofErr w:type="gramStart"/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n-CA" w:eastAsia="de-DE"/>
              </w:rPr>
              <w:t>1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CA" w:eastAsia="de-DE"/>
              </w:rPr>
              <w:t>,dmAdda</w:t>
            </w:r>
            <w:proofErr w:type="gramEnd"/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n-CA" w:eastAsia="de-DE"/>
              </w:rPr>
              <w:t>5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CA" w:eastAsia="de-DE"/>
              </w:rPr>
              <w:t>]MC-LR (isomer 2)</w:t>
            </w:r>
            <w:r w:rsidR="001E5525" w:rsidRPr="004E198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n-CA" w:eastAsia="de-DE"/>
              </w:rPr>
              <w:t>c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145600" w14:textId="77777777" w:rsidR="002D1798" w:rsidRPr="004E1981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4E198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33F957" w14:textId="77777777" w:rsidR="002D1798" w:rsidRPr="004E1981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4E1981">
              <w:rPr>
                <w:rFonts w:ascii="Palatino Linotype" w:hAnsi="Palatino Linotype"/>
                <w:color w:val="000000"/>
                <w:sz w:val="16"/>
                <w:szCs w:val="16"/>
              </w:rPr>
              <w:t>1022.580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F184EA" w14:textId="77777777" w:rsidR="002D1798" w:rsidRPr="004E1981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4E198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HR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84E271" w14:textId="3BE5DFA9" w:rsidR="002D1798" w:rsidRPr="004E198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8"/>
                <w:lang w:eastAsia="de-DE"/>
              </w:rPr>
            </w:pPr>
            <w:r w:rsidRPr="004E198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 w:rsidRPr="004E198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0B0DDC69" w14:textId="77777777" w:rsidTr="00290A31">
        <w:trPr>
          <w:cantSplit/>
          <w:trHeight w:val="1030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C89528" w14:textId="29A9D58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0EE764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Leu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Asp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s-E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CFA239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8F35B4" w14:textId="77777777" w:rsidR="002D1798" w:rsidRPr="00BF3C39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BF3C39">
              <w:rPr>
                <w:rFonts w:ascii="Palatino Linotype" w:hAnsi="Palatino Linotype"/>
                <w:color w:val="000000"/>
                <w:sz w:val="16"/>
                <w:szCs w:val="16"/>
              </w:rPr>
              <w:t>1022.580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0C21CB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HR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7935B2" w14:textId="583E3FC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iCs/>
                <w:color w:val="0000FF"/>
                <w:sz w:val="16"/>
                <w:szCs w:val="18"/>
                <w:lang w:eastAsia="de-DE"/>
              </w:rPr>
              <w:t>[</w:t>
            </w:r>
            <w:r w:rsidR="00456E9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</w:t>
            </w:r>
            <w:r w:rsidR="005C68E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,</w:t>
            </w:r>
            <w:r w:rsidR="00641CA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</w:t>
            </w:r>
            <w:r w:rsidR="005C68E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30614FD8" w14:textId="77777777" w:rsidTr="00290A31">
        <w:trPr>
          <w:cantSplit/>
          <w:trHeight w:val="350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CD6D9B" w14:textId="737193C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12</w:t>
            </w:r>
            <w:r w:rsidR="00D46C6D"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F29565" w14:textId="77777777" w:rsidR="002D1798" w:rsidRPr="00C449F0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C449F0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C449F0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Leu</w:t>
            </w:r>
            <w:proofErr w:type="gramStart"/>
            <w:r w:rsidRPr="00C449F0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eastAsia="de-DE"/>
              </w:rPr>
              <w:t>1</w:t>
            </w:r>
            <w:r w:rsidRPr="00C449F0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,</w:t>
            </w:r>
            <w:r w:rsidRPr="00C449F0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Dha</w:t>
            </w:r>
            <w:proofErr w:type="gramEnd"/>
            <w:r w:rsidRPr="00C449F0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s-ES" w:eastAsia="de-DE"/>
              </w:rPr>
              <w:t>7</w:t>
            </w:r>
            <w:r w:rsidRPr="00C449F0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C449F0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5A2579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5C6E5F" w14:textId="77777777" w:rsidR="002D1798" w:rsidRPr="00BF3C39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BF3C39">
              <w:rPr>
                <w:rFonts w:ascii="Palatino Linotype" w:hAnsi="Palatino Linotype"/>
                <w:color w:val="000000"/>
                <w:sz w:val="16"/>
                <w:szCs w:val="16"/>
              </w:rPr>
              <w:t>1022.580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02FD12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B344C1" w14:textId="504DC70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32C07C0B" w14:textId="77777777" w:rsidTr="00290A31">
        <w:trPr>
          <w:cantSplit/>
          <w:trHeight w:val="397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40DFFF" w14:textId="673F1D2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DDFAE5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Val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‐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EF2B6A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613DAC" w14:textId="77777777" w:rsidR="002D1798" w:rsidRPr="00BF3C39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BF3C39">
              <w:rPr>
                <w:rFonts w:ascii="Palatino Linotype" w:hAnsi="Palatino Linotype"/>
                <w:color w:val="000000"/>
                <w:sz w:val="16"/>
                <w:szCs w:val="16"/>
              </w:rPr>
              <w:t>1022.580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87EA38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312E0E" w14:textId="52D9E4E9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41B18F0F" w14:textId="77777777" w:rsidTr="00290A31">
        <w:trPr>
          <w:cantSplit/>
          <w:trHeight w:val="417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638B3D" w14:textId="7B4EFFC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E16374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pt-BR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[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-Asp³,Dhb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R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B106C5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5DA528" w14:textId="77777777" w:rsidR="002D1798" w:rsidRPr="00BF3C39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BF3C39">
              <w:rPr>
                <w:rFonts w:ascii="Palatino Linotype" w:hAnsi="Palatino Linotype"/>
                <w:color w:val="000000"/>
                <w:sz w:val="16"/>
                <w:szCs w:val="16"/>
              </w:rPr>
              <w:t>1023.550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95D774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5B50AA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HRMS, AA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777ADF" w14:textId="3001426D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20403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63B09349" w14:textId="77777777" w:rsidTr="00290A31">
        <w:trPr>
          <w:cantSplit/>
          <w:trHeight w:val="271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CA0851" w14:textId="20B6F9C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2</w:t>
            </w:r>
            <w:r w:rsidR="00D46C6D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ADEB6A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s-E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val="es-E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2CE8C6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EAAE4D" w14:textId="77777777" w:rsidR="002D1798" w:rsidRPr="00BF3C39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BF3C39">
              <w:rPr>
                <w:rFonts w:ascii="Palatino Linotype" w:hAnsi="Palatino Linotype"/>
                <w:color w:val="000000"/>
                <w:sz w:val="16"/>
                <w:szCs w:val="16"/>
              </w:rPr>
              <w:t>1023.550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2D868F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val="en-US" w:eastAsia="de-DE"/>
              </w:rPr>
              <w:t xml:space="preserve">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8FD378" w14:textId="6720BFE1" w:rsidR="002D1798" w:rsidRPr="006147EA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s-ES" w:eastAsia="de-DE"/>
              </w:rPr>
              <w:t>[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s-ES" w:eastAsia="de-DE"/>
              </w:rPr>
              <w:t>75,</w:t>
            </w:r>
            <w:r w:rsidR="00F8747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5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pt-BR" w:eastAsia="de-DE"/>
              </w:rPr>
              <w:t>]</w:t>
            </w:r>
          </w:p>
        </w:tc>
      </w:tr>
      <w:tr w:rsidR="002D1798" w:rsidRPr="00FE2B43" w14:paraId="69FDA90E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0F388E" w14:textId="2699905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12</w:t>
            </w:r>
            <w:r w:rsidR="00D46C6D"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F95BAE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h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3EEF9C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7B25DE" w14:textId="77777777" w:rsidR="002D1798" w:rsidRPr="00BF3C39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BF3C39">
              <w:rPr>
                <w:rFonts w:ascii="Palatino Linotype" w:hAnsi="Palatino Linotype"/>
                <w:color w:val="000000"/>
                <w:sz w:val="16"/>
                <w:szCs w:val="16"/>
              </w:rPr>
              <w:t>1023.550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68623B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, HRMS, MS/MS</w:t>
            </w:r>
            <w:r w:rsidR="00CD517D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8D4E33" w14:textId="6E6E02B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s-ES" w:eastAsia="de-DE"/>
              </w:rPr>
              <w:t>[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15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23E72D91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4B7692" w14:textId="6C42A71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09BE0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(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i/>
                <w:color w:val="000000"/>
                <w:sz w:val="16"/>
                <w:szCs w:val="16"/>
                <w:lang w:val="en-US" w:eastAsia="de-DE"/>
              </w:rPr>
              <w:t>E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-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38BC3D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9A3E29" w14:textId="77777777" w:rsidR="002D1798" w:rsidRPr="003C17C4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23.550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4F881B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HR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54C27" w14:textId="0D6BEB00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F8747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5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4</w:t>
            </w:r>
            <w:r w:rsidRPr="0062307F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0A78B5DF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CBCC65" w14:textId="5411805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lastRenderedPageBreak/>
              <w:t>1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6D2BCB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R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35A9D8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C1858E" w14:textId="77777777" w:rsidR="002D1798" w:rsidRPr="003C17C4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23.550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2D7A5F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9F7E3F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BC4390" w14:textId="5A06716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>
                <w:fldData xml:space="preserve">PEVuZE5vdGU+PENpdGU+PEF1dGhvcj5Xb29kPC9BdXRob3I+PFllYXI+MjAwODwvWWVhcj48UmVj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</w:fldData>
              </w:fldCha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>
                <w:fldData xml:space="preserve">PEVuZE5vdGU+PENpdGU+PEF1dGhvcj5Xb29kPC9BdXRob3I+PFllYXI+MjAwODwvWWVhcj48UmVj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</w:fldData>
              </w:fldCha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.DATA 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separate"/>
            </w:r>
            <w:r w:rsidR="00B2662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7CB1965D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E5D539" w14:textId="3E745E3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31C1CD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Adda</w:t>
            </w:r>
            <w:r w:rsidRPr="0080728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E4A400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745543" w14:textId="77777777" w:rsidR="002D1798" w:rsidRPr="003C17C4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23.550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F7CD31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HR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7D98C" w14:textId="252494B9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F8747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81</w:t>
            </w: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4A07883A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E26B11" w14:textId="115060E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3239A0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WL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D98FC9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6DD1A3" w14:textId="77777777" w:rsidR="002D1798" w:rsidRPr="003C17C4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23.550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1015DD" w14:textId="77777777" w:rsidR="002D1798" w:rsidRPr="00077B51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83C2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 w:rsidRPr="00077B5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/MS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379E0" w14:textId="5ABCB8A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s-ES" w:eastAsia="de-DE"/>
              </w:rPr>
              <w:t>[</w:t>
            </w:r>
            <w:r w:rsidR="00587D7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s-ES" w:eastAsia="de-DE"/>
              </w:rPr>
              <w:t>]</w:t>
            </w:r>
          </w:p>
        </w:tc>
      </w:tr>
      <w:tr w:rsidR="002D1798" w:rsidRPr="00FE2B43" w14:paraId="2B838003" w14:textId="77777777" w:rsidTr="00290A31">
        <w:trPr>
          <w:cantSplit/>
          <w:trHeight w:val="85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01EAAB" w14:textId="53A2DC8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94748B" w14:textId="77777777" w:rsidR="002D1798" w:rsidRPr="00FE2B43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W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47CAD8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3D8BD9" w14:textId="77777777" w:rsidR="002D1798" w:rsidRPr="003C17C4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24.527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2AD355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  <w:t xml:space="preserve">/MS, </w:t>
            </w:r>
            <w:r w:rsidRPr="005B50AA"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eastAsia="de-DE"/>
              </w:rPr>
              <w:t>15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  <w:t>N-enrichment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FA3301" w14:textId="65EE138E" w:rsidR="002D1798" w:rsidRPr="00FE2B43" w:rsidRDefault="00290352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136</w:t>
            </w:r>
            <w:r w:rsidR="002D1798"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51362F4B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D2B3FA" w14:textId="29F319F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4F6333" w14:textId="77777777" w:rsidR="002D1798" w:rsidRPr="002D1798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Seco-1/2]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ilR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9D6C3A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4DB898" w14:textId="77777777" w:rsidR="002D1798" w:rsidRPr="003C17C4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24.527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AFA305" w14:textId="77777777" w:rsidR="002D1798" w:rsidRPr="00FE2B43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, HR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0DBDC6" w14:textId="218104E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pt-BR" w:eastAsia="de-DE"/>
              </w:rPr>
              <w:t>[</w:t>
            </w:r>
            <w:r w:rsidR="003D49E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pt-BR" w:eastAsia="de-DE"/>
              </w:rPr>
              <w:t>]</w:t>
            </w:r>
          </w:p>
        </w:tc>
      </w:tr>
      <w:tr w:rsidR="002D1798" w:rsidRPr="00FE2B43" w14:paraId="38BE8907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C12C56" w14:textId="6E38A47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CE9BC8" w14:textId="77777777" w:rsidR="002D1798" w:rsidRPr="002D1798" w:rsidRDefault="002D1798" w:rsidP="0032580D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NfkAbu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3B3EDF" w14:textId="77777777" w:rsidR="002D1798" w:rsidRPr="00136944" w:rsidRDefault="002D1798" w:rsidP="0032580D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E7A41E" w14:textId="77777777" w:rsidR="002D1798" w:rsidRPr="003C17C4" w:rsidRDefault="002D1798" w:rsidP="0032580D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26.575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FC1BB" w14:textId="77777777" w:rsidR="002D1798" w:rsidRPr="00077B51" w:rsidRDefault="002D1798" w:rsidP="0032580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83C2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 w:rsidRPr="00077B5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/MS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07EA91" w14:textId="2027D5EE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587D7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6CE7EB4D" w14:textId="77777777" w:rsidTr="00290A31">
        <w:trPr>
          <w:cantSplit/>
          <w:trHeight w:val="282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9BAEE8" w14:textId="0E09A9B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1BA31" w14:textId="77777777" w:rsidR="002D1798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-M(O)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A0E7AE" w14:textId="77777777" w:rsidR="002D1798" w:rsidRPr="00921FB3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E4E995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hAnsi="Palatino Linotype"/>
                <w:color w:val="000000"/>
                <w:sz w:val="16"/>
                <w:szCs w:val="16"/>
              </w:rPr>
            </w:pPr>
            <w:r>
              <w:rPr>
                <w:rFonts w:ascii="Palatino Linotype" w:hAnsi="Palatino Linotype"/>
                <w:color w:val="000000"/>
                <w:sz w:val="16"/>
                <w:szCs w:val="16"/>
              </w:rPr>
              <w:t>1028.500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1DE22" w14:textId="77777777" w:rsidR="002D1798" w:rsidRPr="00FE2B43" w:rsidDel="00D45EFE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val="en-US" w:eastAsia="de-DE"/>
              </w:rPr>
              <w:t xml:space="preserve">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3927F" w14:textId="33EC94E2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29035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06A79D42" w14:textId="77777777" w:rsidTr="00290A31">
        <w:trPr>
          <w:cantSplit/>
          <w:trHeight w:val="120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3AC8A9" w14:textId="23BFC3F1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0AD39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F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723587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7C635E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28.533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FCF97E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val="en-US" w:eastAsia="de-DE"/>
              </w:rPr>
              <w:t xml:space="preserve">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C49CA" w14:textId="3346C66E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75,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5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1A2C6B3C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489C67" w14:textId="0ECCC9D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A51ACB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RF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01D5DB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7612EB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1028.533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C08B79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B39373" w14:textId="783B75A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50D67248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1AA913" w14:textId="61674BE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D5144B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ph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786BA5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C67016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28.533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C6B8FB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B36FD7" w14:textId="7F332F7B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E6355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0BA81FBA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EB12A4" w14:textId="52D7320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36F94A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h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ph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067250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5C2627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28.533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307DC3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MS/MS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val="en-US" w:eastAsia="de-DE"/>
              </w:rPr>
              <w:t xml:space="preserve">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5B50AA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-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556247" w14:textId="3D3741ED" w:rsidR="002D1798" w:rsidRPr="00FE2B43" w:rsidRDefault="00330C12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15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6</w:t>
            </w:r>
            <w:r w:rsidR="002D1798"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1BA20F65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D5E58E" w14:textId="24A8473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46142" w14:textId="77777777" w:rsidR="002D1798" w:rsidRPr="00713A1B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³]MC‐M(O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2)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CA" w:eastAsia="de-DE"/>
              </w:rPr>
              <w:t>b</w:t>
            </w:r>
            <w:proofErr w:type="gram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A417A9" w14:textId="77777777" w:rsidR="002D1798" w:rsidRPr="00921FB3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2CA3D0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0.479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507E0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LC-MS/MS, thiol, </w:t>
            </w:r>
            <w:r w:rsidRPr="006A7E8A">
              <w:rPr>
                <w:rFonts w:ascii="Palatino Linotype" w:eastAsia="Times New Roman" w:hAnsi="Palatino Linotype" w:cs="Times New Roman"/>
                <w:i/>
                <w:sz w:val="16"/>
                <w:szCs w:val="18"/>
                <w:lang w:val="en-US" w:eastAsia="de-DE"/>
              </w:rPr>
              <w:t>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-oxidation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5C07C0" w14:textId="4578D33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C7CD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34A811B5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354379" w14:textId="66BFB8D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6A5220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Dh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DD4EF3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2A7207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Palatino Linotype" w:hAnsi="Palatino Linotype"/>
                <w:color w:val="000000"/>
                <w:sz w:val="16"/>
                <w:szCs w:val="16"/>
              </w:rPr>
              <w:t>1030.512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6567C3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MS/MS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val="en-US" w:eastAsia="de-DE"/>
              </w:rPr>
              <w:t xml:space="preserve">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4A68ED" w14:textId="0BE90462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5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EE68A8" w14:paraId="35002213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BC1CC7" w14:textId="6422864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14</w:t>
            </w:r>
            <w:r w:rsidR="00443601"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A8D7D6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DMAdd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6CE28A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3BB201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0.512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8CEEA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96DF45" w14:textId="69B18ABA" w:rsidR="002D1798" w:rsidRPr="00EE68A8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E6355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16665ABF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27FBBB" w14:textId="1B86A69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14</w:t>
            </w:r>
            <w:r w:rsidR="00443601"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1240D" w14:textId="77777777" w:rsidR="002D1798" w:rsidRPr="00EE68A8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FF0000"/>
                <w:sz w:val="16"/>
                <w:szCs w:val="18"/>
                <w:lang w:val="en-US" w:eastAsia="de-DE"/>
              </w:rPr>
            </w:pPr>
            <w:r w:rsidRPr="00EE68A8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[Dha</w:t>
            </w:r>
            <w:r w:rsidRPr="00EE68A8"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EE68A8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]MC-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00EEE0" w14:textId="77777777" w:rsidR="002D1798" w:rsidRPr="00EE68A8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E68A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C</w:t>
            </w:r>
            <w:r w:rsidRPr="00EE68A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51</w:t>
            </w:r>
            <w:r w:rsidRPr="00EE68A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H</w:t>
            </w:r>
            <w:r w:rsidRPr="00EE68A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70</w:t>
            </w:r>
            <w:r w:rsidRPr="00EE68A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N</w:t>
            </w:r>
            <w:r w:rsidRPr="00EE68A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10</w:t>
            </w:r>
            <w:r w:rsidRPr="00EE68A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O</w:t>
            </w:r>
            <w:r w:rsidRPr="00EE68A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D8CD4A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FF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0.512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482F0D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, 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41F524" w14:textId="0559CA9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EE68A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5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54F347C3" w14:textId="77777777" w:rsidTr="00290A31">
        <w:trPr>
          <w:cantSplit/>
          <w:trHeight w:val="318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B3FDD1" w14:textId="17B1C34D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14</w:t>
            </w:r>
            <w:r w:rsidR="00443601"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1D301D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-R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CBA5AB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9F88DB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0.512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521D71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HRMS,</w:t>
            </w:r>
          </w:p>
          <w:p w14:paraId="50403065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 xml:space="preserve">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8D834F" w14:textId="49251BD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05,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5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,15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446026B6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14EA6B" w14:textId="199E2FA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14</w:t>
            </w:r>
            <w:r w:rsidR="00443601"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71D7E7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h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R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7461E8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DCC279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0.512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1D5BFC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5EA156" w14:textId="5176702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417D6F53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B9FAC5" w14:textId="6496C281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D62B8F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Dhb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R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51FE8A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9EDC0E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0.512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6D02D2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11DDF9" w14:textId="7915A46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379049B7" w14:textId="77777777" w:rsidTr="00290A31">
        <w:trPr>
          <w:cantSplit/>
          <w:trHeight w:val="340"/>
          <w:jc w:val="center"/>
        </w:trPr>
        <w:tc>
          <w:tcPr>
            <w:tcW w:w="316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24A324" w14:textId="06B0A87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934358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YR</w:t>
            </w:r>
          </w:p>
        </w:tc>
        <w:tc>
          <w:tcPr>
            <w:tcW w:w="708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8B4157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566D30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0.5124</w:t>
            </w:r>
          </w:p>
        </w:tc>
        <w:tc>
          <w:tcPr>
            <w:tcW w:w="1001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A7A852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AA, HRMS, MS/MS</w:t>
            </w:r>
          </w:p>
        </w:tc>
        <w:tc>
          <w:tcPr>
            <w:tcW w:w="691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F1427A" w14:textId="2FA9BD2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6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4742952C" w14:textId="77777777" w:rsidTr="00290A31">
        <w:trPr>
          <w:cantSplit/>
          <w:trHeight w:val="340"/>
          <w:jc w:val="center"/>
        </w:trPr>
        <w:tc>
          <w:tcPr>
            <w:tcW w:w="316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68D403" w14:textId="7777777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1786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9A4B76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</w:p>
        </w:tc>
        <w:tc>
          <w:tcPr>
            <w:tcW w:w="708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4DB592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498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3B9BB9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</w:p>
        </w:tc>
        <w:tc>
          <w:tcPr>
            <w:tcW w:w="100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D1E173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</w:p>
        </w:tc>
        <w:tc>
          <w:tcPr>
            <w:tcW w:w="69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C2B912" w14:textId="77777777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</w:p>
        </w:tc>
      </w:tr>
      <w:tr w:rsidR="002D1798" w:rsidRPr="00FE2B43" w14:paraId="077670BC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618436" w14:textId="423C337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19F38C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(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i/>
                <w:color w:val="000000"/>
                <w:sz w:val="16"/>
                <w:szCs w:val="16"/>
                <w:lang w:val="en-US" w:eastAsia="de-DE"/>
              </w:rPr>
              <w:t>E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-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A0F2DD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91DA2E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0.512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6C0502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,</w:t>
            </w:r>
            <w:r w:rsidRPr="00FE2B43">
              <w:rPr>
                <w:rFonts w:ascii="AdvP49811" w:eastAsia="Calibri" w:hAnsi="AdvP49811" w:cs="AdvP49811"/>
                <w:sz w:val="18"/>
                <w:szCs w:val="18"/>
                <w:lang w:val="en-US"/>
              </w:rPr>
              <w:t xml:space="preserve">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08DF96" w14:textId="0EB4D9A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E727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1F040F9F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CF9DDB" w14:textId="1A8EA88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E7D849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6160C8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CAA097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0.512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7F82B9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–MS/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C699B9" w14:textId="773738BE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2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139A1D09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D81030" w14:textId="6DE43681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F201F0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LY(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OMe</w:t>
            </w:r>
            <w:proofErr w:type="spell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 xml:space="preserve">) 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4141D0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867226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1.521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5EE61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26B929" w14:textId="2141EE43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2DFFC447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588C28" w14:textId="670BEF8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05A29D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(H</w:t>
            </w:r>
            <w:proofErr w:type="gramStart"/>
            <w:r w:rsidRPr="00696B8E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4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YR</w:t>
            </w:r>
            <w:proofErr w:type="gram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3C30D6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2A4660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4.543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DAB966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–MS/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0766CD" w14:textId="1C88B92D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2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3B37B75B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19B0A8" w14:textId="4FF18AED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9B0735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h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(H</w:t>
            </w:r>
            <w:proofErr w:type="gramStart"/>
            <w:r w:rsidRPr="00136944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4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YR</w:t>
            </w:r>
            <w:proofErr w:type="gram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703E7F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1A3121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4.543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DB922A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136944"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  <w:t xml:space="preserve">HRMS,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NMR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831134" w14:textId="3478F91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E94C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0A35118F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81F220" w14:textId="006B815D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32AE30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(H</w:t>
            </w:r>
            <w:proofErr w:type="gramStart"/>
            <w:r w:rsidRPr="00136944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4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YR</w:t>
            </w:r>
            <w:proofErr w:type="gram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5124E1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00A37A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4.543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8C740F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4D3D4B" w14:textId="03A74962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8C5DC5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779E73B0" w14:textId="77777777" w:rsidTr="00290A31">
        <w:trPr>
          <w:cantSplit/>
          <w:trHeight w:val="208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EF4DFA" w14:textId="374E896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8F3E0B" w14:textId="77777777" w:rsidR="002D1798" w:rsidRPr="002D1798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MC-YM(O)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4C1E1C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2C0A83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5.462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9C249F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NMR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35CA4B" w14:textId="1DC9736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6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5522C5FE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C91BFA" w14:textId="5AFA0C3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43152C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A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il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8FFA2C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7D44E0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6.559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C81C85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FAD74E" w14:textId="4434B96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3A273992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128873" w14:textId="45B43A9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098231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A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L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D4402E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AF0F42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6.559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93C0E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B1C033" w14:textId="09D7A34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&lt;EndNote&gt;&lt;Cite&gt;&lt;Author&gt;Namikoshi&lt;/Author&gt;&lt;Year&gt;1990&lt;/Year&gt;&lt;RecNum&gt;43&lt;/RecNum&gt;&lt;record&gt;&lt;rec-number&gt;43&lt;/rec-number&gt;&lt;ref-type name='Journal Article'&gt;17&lt;/ref-type&gt;&lt;contributors&gt;&lt;authors&gt;&lt;author&gt;Namikoshi, M.&lt;/author&gt;&lt;author&gt; Rinehart, K.L.&lt;/author&gt;&lt;author&gt; Sakai, R.&lt;/author&gt;&lt;author&gt; Sivone, K.&lt;/author&gt;&lt;author&gt; Carmichael, W.W.&lt;/author&gt;&lt;/authors&gt;&lt;/contributors&gt;&lt;titles&gt;&lt;title&gt;&lt;style face='normal' font='default' size='100%'&gt;Structures of three new cyclic hepatotoxins produced by the cyanobacterium (blue-green alga)&lt;/style&gt;&lt;style face='italic' font='default' size='100%'&gt; Nostoc sp&lt;/style&gt;&lt;style face='normal' font='default' size='100%'&gt;. strain 152.&lt;/style&gt;&lt;/title&gt;&lt;secondary-title&gt;J. Org. Chem&lt;/secondary-title&gt;&lt;/titles&gt;&lt;pages&gt;6135-6139&lt;/pages&gt;&lt;volume&gt;55&lt;/volume&gt;&lt;dates&gt;&lt;year&gt;1990&lt;/year&gt;&lt;/dates&gt;&lt;urls&gt;&lt;/urls&gt;&lt;/record&gt;&lt;/Cite&gt;&lt;Cite&gt;&lt;Author&gt;Sivonen&lt;/Author&gt;&lt;Year&gt;1990&lt;/Year&gt;&lt;RecNum&gt;32&lt;/RecNum&gt;&lt;record&gt;&lt;rec-number&gt;32&lt;/rec-number&gt;&lt;ref-type name='Journal Article'&gt;17&lt;/ref-type&gt;&lt;contributors&gt;&lt;authors&gt;&lt;author&gt;Sivonen, K.&lt;/author&gt;&lt;author&gt;Carmichael, W. W.&lt;/author&gt;&lt;author&gt;Namikoshi, M.&lt;/author&gt;&lt;author&gt;Rinehart, K. L.&lt;/author&gt;&lt;author&gt;Dahlem, A. M.&lt;/author&gt;&lt;author&gt;Niemela, S. I.&lt;/author&gt;&lt;/authors&gt;&lt;/contributors&gt;&lt;auth-address&gt;Department of Microbiology, University of Helsinki, Finland.&lt;/auth-address&gt;&lt;titles&gt;&lt;title&gt;&lt;style face='normal' font='default' size='100%'&gt;Isolation and characterization of hepatotoxic microcystin homologs from the filamentous freshwater cyanobacterium &lt;/style&gt;&lt;style face='italic' font='default' size='100%'&gt;Nostoc sp&lt;/style&gt;&lt;style face='normal' font='default' size='100%'&gt;. strain 152&lt;/style&gt;&lt;/title&gt;&lt;secondary-title&gt;Appl Environ Microbiol&lt;/secondary-title&gt;&lt;/titles&gt;&lt;pages&gt;2650-7&lt;/pages&gt;&lt;volume&gt;56&lt;/volume&gt;&lt;keywords&gt;&lt;keyword&gt;Amino Acids/analysis&lt;/keyword&gt;&lt;keyword&gt;Animals&lt;/keyword&gt;&lt;keyword&gt;Cyanobacteria/*analysis&lt;/keyword&gt;&lt;keyword&gt;Finland&lt;/keyword&gt;&lt;keyword&gt;Fresh Water&lt;/keyword&gt;&lt;keyword&gt;Liver/*drug effects&lt;/keyword&gt;&lt;keyword&gt;Marine Toxins/*isolation &amp;amp; purification&lt;/keyword&gt;&lt;keyword&gt;Mice&lt;/keyword&gt;&lt;keyword&gt;Peptides, Cyclic/chemistry/*isolation &amp;amp; purification/toxicity&lt;/keyword&gt;&lt;keyword&gt;Plants, Toxic&lt;/keyword&gt;&lt;keyword&gt;Support, Non-U.S. Gov&amp;apos;t&lt;/keyword&gt;&lt;keyword&gt;Support, U.S. Gov&amp;apos;t, Non-P.H.S.&lt;/keyword&gt;&lt;keyword&gt;Support, U.S. Gov&amp;apos;t, P.H.S.&lt;/keyword&gt;&lt;/keywords&gt;&lt;dates&gt;&lt;year&gt;1990&lt;/year&gt;&lt;pub-dates&gt;&lt;date&gt;Sep&lt;/date&gt;&lt;/pub-dates&gt;&lt;/dates&gt;&lt;accession-num&gt;2125813&lt;/accession-num&gt;&lt;urls&gt;&lt;related-urls&gt;&lt;url&gt;http://www.ncbi.nlm.nih.gov/entrez/query.fcgi?cmd=Retrieve&amp;amp;db=PubMed&amp;amp;dopt=Citation&amp;amp;list_uids=2125813&lt;/url&gt;&lt;/related-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separate"/>
            </w:r>
            <w:r w:rsidR="001814C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7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,</w:t>
            </w:r>
            <w:r w:rsidR="001814C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347C120A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D8761A" w14:textId="2E3919D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3771AD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An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10D676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0033D4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6.595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D10004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–MS/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A758A" w14:textId="35B99E4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2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46CD5C66" w14:textId="77777777" w:rsidTr="00290A31">
        <w:trPr>
          <w:cantSplit/>
          <w:trHeight w:val="403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CCDA7C" w14:textId="5FA1E6A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E67A26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Leu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E8D8FF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D99CA1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6.595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5ABF35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NMR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, 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60B53" w14:textId="1333EF6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6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2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,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6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252F0BAE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5E8873" w14:textId="611BB8A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A583FB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Y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C53D15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C4FCB6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7.474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1FA0CC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686673" w14:textId="795E500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6361B289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DFCF65" w14:textId="7F87491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2401DC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A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6844E7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282A55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7.529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ECE59B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5B50AA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HRMS, AA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14646" w14:textId="3B5E18A7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20403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0F06C84B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0B1A12" w14:textId="040BC53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lastRenderedPageBreak/>
              <w:t>1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F3F862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8CAB42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92CCC7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7.565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C6EB47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AA, 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3CB55F" w14:textId="419047A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4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59A8B81D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3EA35D" w14:textId="5299519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0DF085" w14:textId="77777777" w:rsidR="002D1798" w:rsidRPr="002D1798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(6</w:t>
            </w:r>
            <w:r w:rsidRPr="002D1798">
              <w:rPr>
                <w:rFonts w:ascii="Palatino Linotype" w:eastAsia="Times New Roman" w:hAnsi="Palatino Linotype" w:cs="Times New Roman"/>
                <w:i/>
                <w:color w:val="000000"/>
                <w:sz w:val="16"/>
                <w:szCs w:val="16"/>
                <w:lang w:val="en-US" w:eastAsia="de-DE"/>
              </w:rPr>
              <w:t>Z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-Adda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MC-R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D0C79B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863C01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7.565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B8E322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AA, 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E5111" w14:textId="0DF72AB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11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,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4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71609884" w14:textId="77777777" w:rsidTr="00290A31">
        <w:trPr>
          <w:cantSplit/>
          <w:trHeight w:val="198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AC208E" w14:textId="5EDC687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69B044" w14:textId="77777777" w:rsidR="002D1798" w:rsidRPr="002D1798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Glu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6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MC-R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9C01E2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012B7F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7.565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BD6C2F" w14:textId="625FD759" w:rsidR="002D1798" w:rsidRPr="00FE2B43" w:rsidRDefault="002D1798" w:rsidP="003269C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NMR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AA, </w:t>
            </w:r>
            <w:r w:rsidRPr="00136944"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  <w:t>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EC3957" w14:textId="4A742FE3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16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045DCC97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C7FEF5" w14:textId="48A1AB0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8CD25A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A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6E75E7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ADE306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7.565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EB61A8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9F7E3F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0E22E7" w14:textId="4439079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2662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6126847F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7E7A13" w14:textId="7D2AEBA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1DEDBE" w14:textId="77777777" w:rsidR="002D1798" w:rsidRPr="00FE2B43" w:rsidRDefault="002D1798" w:rsidP="00AD221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Ser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ADMAdd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364666" w14:textId="77777777" w:rsidR="002D1798" w:rsidRPr="00136944" w:rsidRDefault="002D1798" w:rsidP="00AD221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378F9E" w14:textId="77777777" w:rsidR="002D1798" w:rsidRPr="003C17C4" w:rsidRDefault="002D1798" w:rsidP="00AD221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38.538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8D9510" w14:textId="77777777" w:rsidR="002D1798" w:rsidRPr="00FE2B43" w:rsidRDefault="002D1798" w:rsidP="00AD221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, 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9C599C" w14:textId="28B8AAFE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5AE31474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B5D946" w14:textId="72A05EA1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5D23CD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-Met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-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Asp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s-E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33535A" w14:textId="77777777" w:rsidR="002D1798" w:rsidRPr="00921FB3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118268" w14:textId="77777777" w:rsidR="002D1798" w:rsidRPr="003C17C4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hAnsi="Palatino Linotype"/>
                <w:color w:val="000000"/>
                <w:sz w:val="16"/>
                <w:szCs w:val="16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40.536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C49A09" w14:textId="77777777" w:rsidR="002D1798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562555" w14:textId="0C2F986A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0A5A6C6E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949987" w14:textId="0D5B406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2C5C1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ADMAdda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s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er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 xml:space="preserve">-LR 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F964AA" w14:textId="77777777" w:rsidR="002D1798" w:rsidRPr="00921FB3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97A8A6" w14:textId="77777777" w:rsidR="002D1798" w:rsidRPr="003C17C4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40.554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2DA871" w14:textId="77777777" w:rsidR="002D1798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, 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A3E378" w14:textId="648F874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429421AD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FE78C6" w14:textId="00C250E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6C2257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Ser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6E3859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7498E2" w14:textId="77777777" w:rsidR="002D1798" w:rsidRPr="003C17C4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41.560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19D4D1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06310B" w14:textId="6FF1164D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25C067A0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DCC9E8" w14:textId="39A6DBE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7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AB4E0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s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er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39EF48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9D8B61" w14:textId="77777777" w:rsidR="002D1798" w:rsidRPr="003C17C4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41.560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F8C336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65A039" w14:textId="27D6B72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1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669824FA" w14:textId="77777777" w:rsidTr="00290A31">
        <w:trPr>
          <w:cantSplit/>
          <w:trHeight w:val="327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543273" w14:textId="514EFDE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7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050FF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Thr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D04411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D01CB6" w14:textId="77777777" w:rsidR="002D1798" w:rsidRPr="003C17C4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41.560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EA5879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50D213" w14:textId="665DFFC3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EE107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6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3C99972A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CF713F" w14:textId="5E6FECD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17</w:t>
            </w:r>
            <w:r w:rsidR="00443601"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86357" w14:textId="77777777" w:rsidR="002D1798" w:rsidRPr="002D1798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seco-1/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6][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MC-R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CA"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47D859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439CB5" w14:textId="77777777" w:rsidR="002D1798" w:rsidRPr="003C17C4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41.560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DACA27" w14:textId="11D567F2" w:rsidR="002D1798" w:rsidRPr="00FE2B43" w:rsidRDefault="002D1798" w:rsidP="003269C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NMR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AA, </w:t>
            </w:r>
            <w:r w:rsidRPr="005B50AA"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  <w:t>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9F56F" w14:textId="3F29D60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EE107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6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40D1FB37" w14:textId="77777777" w:rsidTr="00290A31">
        <w:trPr>
          <w:cantSplit/>
          <w:trHeight w:val="216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48F933" w14:textId="06DF125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17</w:t>
            </w:r>
            <w:r w:rsidR="00443601"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8D1CA6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Hph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9107B6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E1B12E" w14:textId="77777777" w:rsidR="002D1798" w:rsidRPr="003C17C4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42.5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56DFF0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D9FD2A" w14:textId="2AB500EB" w:rsidR="002D1798" w:rsidRPr="00FE2B43" w:rsidRDefault="002D1798" w:rsidP="003269CD">
            <w:pPr>
              <w:spacing w:after="0" w:line="340" w:lineRule="atLeast"/>
              <w:ind w:left="-98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EE107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4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,</w:t>
            </w:r>
            <w:r w:rsidR="009C7CD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2796D3D6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9F4758" w14:textId="36CE3EB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7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0D70E" w14:textId="77777777" w:rsidR="002D1798" w:rsidRPr="002D1798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Glu(</w:t>
            </w:r>
            <w:proofErr w:type="spellStart"/>
            <w:proofErr w:type="gram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6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MC-F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C716FE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C9DF1F" w14:textId="77777777" w:rsidR="002D1798" w:rsidRPr="003C17C4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42.548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8181BA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A91C4" w14:textId="63D1670D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335AB0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4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EB2EFE" w:rsidRPr="00FE2B43" w14:paraId="24800717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498518" w14:textId="21498A91" w:rsidR="00EB2EFE" w:rsidRPr="00511BD5" w:rsidRDefault="00EB2EFE" w:rsidP="00B33716">
            <w:pPr>
              <w:spacing w:after="0" w:line="340" w:lineRule="atLeast"/>
              <w:ind w:right="-195"/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7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83C713" w14:textId="77777777" w:rsidR="00EB2EFE" w:rsidRPr="002D1798" w:rsidRDefault="00EB2EFE" w:rsidP="00EB2EFE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8"/>
                <w:lang w:val="en-US" w:eastAsia="de-DE"/>
              </w:rPr>
              <w:t>D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eu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MC-L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79308A" w14:textId="77777777" w:rsidR="00EB2EFE" w:rsidRPr="00921FB3" w:rsidRDefault="00EB2EFE" w:rsidP="00EB2EFE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77D96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5</w:t>
            </w:r>
            <w:r w:rsidRPr="00077D96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7</w:t>
            </w:r>
            <w:r w:rsidRPr="00077D96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077D96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481C17" w14:textId="77777777" w:rsidR="00EB2EFE" w:rsidRPr="003C17C4" w:rsidRDefault="00EB2EFE" w:rsidP="00EB2EFE">
            <w:pPr>
              <w:spacing w:after="0" w:line="340" w:lineRule="atLeast"/>
              <w:ind w:left="-176" w:right="-181"/>
              <w:jc w:val="center"/>
              <w:rPr>
                <w:rFonts w:ascii="Palatino Linotype" w:hAnsi="Palatino Linotype"/>
                <w:color w:val="000000"/>
                <w:sz w:val="16"/>
                <w:szCs w:val="16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43.557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6A5EDE" w14:textId="77777777" w:rsidR="00EB2EFE" w:rsidRPr="00FE2B43" w:rsidRDefault="00EB2EFE" w:rsidP="00EB2EFE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HRMS/MS, 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C6538D" w14:textId="43056E04" w:rsidR="00EB2EFE" w:rsidRPr="00FE2B43" w:rsidRDefault="00EB2EFE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6,</w:t>
            </w:r>
            <w:r w:rsidR="00EE107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6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6</w:t>
            </w: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6CF07C24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9CC00A" w14:textId="1D558F1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7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032CC" w14:textId="77777777" w:rsidR="002D1798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‐M(O</w:t>
            </w:r>
            <w:proofErr w:type="gramStart"/>
            <w:r w:rsidRPr="005A1266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bscript"/>
                <w:lang w:val="en-US" w:eastAsia="de-DE"/>
              </w:rPr>
              <w:t>2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  <w:proofErr w:type="gram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299CEA" w14:textId="77777777" w:rsidR="002D1798" w:rsidRPr="00077D96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75B0EB" w14:textId="77777777" w:rsidR="002D1798" w:rsidRPr="003C17C4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hAnsi="Palatino Linotype"/>
                <w:color w:val="000000"/>
                <w:sz w:val="16"/>
                <w:szCs w:val="16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44.495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112780" w14:textId="77777777" w:rsidR="002D1798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LC-MS/MS, thiol, </w:t>
            </w:r>
            <w:r w:rsidRPr="006A7E8A">
              <w:rPr>
                <w:rFonts w:ascii="Palatino Linotype" w:eastAsia="Times New Roman" w:hAnsi="Palatino Linotype" w:cs="Times New Roman"/>
                <w:i/>
                <w:sz w:val="16"/>
                <w:szCs w:val="18"/>
                <w:lang w:val="en-US" w:eastAsia="de-DE"/>
              </w:rPr>
              <w:t>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-oxidation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5245B" w14:textId="5CFF00BF" w:rsidR="002D1798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C7CD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5FD3318E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D75D0C" w14:textId="765FBBA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7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98BD2" w14:textId="77777777" w:rsidR="002D1798" w:rsidRPr="002D1798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-Asp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eastAsia="de-DE"/>
              </w:rPr>
              <w:t>3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]MC-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15D7CD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048527" w14:textId="77777777" w:rsidR="002D1798" w:rsidRPr="002D1798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44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74ED0D" w14:textId="77777777" w:rsidR="002D1798" w:rsidRPr="002D1798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  <w:t>AA</w:t>
            </w:r>
            <w:r w:rsidRPr="002D1798">
              <w:rPr>
                <w:rFonts w:ascii="Palatino Linotype" w:eastAsia="Times New Roman" w:hAnsi="Palatino Linotype" w:cs="Times New Roman"/>
                <w:b/>
                <w:bCs/>
                <w:sz w:val="16"/>
                <w:szCs w:val="18"/>
                <w:lang w:eastAsia="de-DE"/>
              </w:rPr>
              <w:t xml:space="preserve">, </w:t>
            </w:r>
            <w:r w:rsidRPr="002D1798">
              <w:rPr>
                <w:rFonts w:ascii="Palatino Linotype" w:eastAsia="Times New Roman" w:hAnsi="Palatino Linotype" w:cs="Times New Roman"/>
                <w:sz w:val="16"/>
                <w:szCs w:val="18"/>
                <w:lang w:eastAsia="de-DE"/>
              </w:rPr>
              <w:t>MS, 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B6FB4B" w14:textId="425A5942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6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231EA25B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20EF19" w14:textId="51AEBC0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7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17C1B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Dh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82F27A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9CDD8E" w14:textId="77777777" w:rsidR="002D1798" w:rsidRPr="003C17C4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44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EC6301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MS/MS,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val="en-US" w:eastAsia="de-DE"/>
              </w:rPr>
              <w:t xml:space="preserve">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5B50AA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-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9F1612" w14:textId="1F1F0F99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5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35435D93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475386" w14:textId="37702199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5C2D0B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(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i/>
                <w:color w:val="000000"/>
                <w:sz w:val="16"/>
                <w:szCs w:val="16"/>
                <w:lang w:val="en-US" w:eastAsia="de-DE"/>
              </w:rPr>
              <w:t>E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-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38F862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9D84F7" w14:textId="77777777" w:rsidR="002D1798" w:rsidRPr="003C17C4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3C17C4">
              <w:rPr>
                <w:rFonts w:ascii="Palatino Linotype" w:hAnsi="Palatino Linotype"/>
                <w:color w:val="000000"/>
                <w:sz w:val="16"/>
                <w:szCs w:val="16"/>
              </w:rPr>
              <w:t>1044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02EEDD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AA, HR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928D4B" w14:textId="43B6D57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instrText xml:space="preserve"> ADDIN EN.CITE &lt;EndNote&gt;&lt;Cite&gt;&lt;Author&gt;Sano&lt;/Author&gt;&lt;Year&gt;1998&lt;/Year&gt;&lt;RecNum&gt;50&lt;/RecNum&gt;&lt;record&gt;&lt;rec-number&gt;50&lt;/rec-number&gt;&lt;ref-type name="Journal Article"&gt;17&lt;/ref-type&gt;&lt;contributors&gt;&lt;authors&gt;&lt;author&gt;Sano, T.&lt;/author&gt;&lt;author&gt;Beattie, K. A.&lt;/author&gt;&lt;author&gt;Codd, G. A.&lt;/author&gt;&lt;author&gt;Kaya, K.&lt;/author&gt;&lt;/authors&gt;&lt;/contributors&gt;&lt;auth-address&gt;Environmental Chemistry Division, National Institute for Environmental Studies, 16-2 Onogawa, Tsukuba, Ibaraki 305-0053, Japan. sanotomo@nies.go.jp&lt;/auth-address&gt;&lt;titles&gt;&lt;title&gt;&lt;style face="normal" font="default" size="100%"&gt;Two (Z)-dehydrobutyrine-containing microcystins from a hepatotoxic bloom of &lt;/style&gt;&lt;style face="italic" font="default" size="100%"&gt;Oscillatoria agardhii&lt;/style&gt;&lt;style face="normal" font="default" size="100%"&gt; from Soulseat Loch, Scotland&lt;/style&gt;&lt;/title&gt;&lt;secondary-title&gt;J Nat Prod&lt;/secondary-title&gt;&lt;/titles&gt;&lt;pages&gt;851-3&lt;/pages&gt;&lt;volume&gt;61&lt;/volume&gt;&lt;keywords&gt;&lt;keyword&gt;Carbohydrate Sequence&lt;/keyword&gt;&lt;keyword&gt;Cyanobacteria/*chemistry&lt;/keyword&gt;&lt;keyword&gt;*Hepatitis, Toxic&lt;/keyword&gt;&lt;keyword&gt;Magnetic Resonance Spectroscopy&lt;/keyword&gt;&lt;keyword&gt;Molecular Conformation&lt;/keyword&gt;&lt;keyword&gt;Molecular Sequence Data&lt;/keyword&gt;&lt;keyword&gt;Peptides, Cyclic/chemistry/*isolation &amp;amp; purification&lt;/keyword&gt;&lt;keyword&gt;Scotland&lt;/keyword&gt;&lt;keyword&gt;Spectrophotometry, Infrared&lt;/keyword&gt;&lt;keyword&gt;Spectrophotometry, Ultraviolet&lt;/keyword&gt;&lt;keyword&gt;Spectrum Analysis, Mass&lt;/keyword&gt;&lt;/keywords&gt;&lt;dates&gt;&lt;year&gt;1998&lt;/year&gt;&lt;pub-dates&gt;&lt;date&gt;Jun 26&lt;/date&gt;&lt;/pub-dates&gt;&lt;/dates&gt;&lt;accession-num&gt;9644085&lt;/accession-num&gt;&lt;urls&gt;&lt;related-urls&gt;&lt;url&gt;http://www.ncbi.nlm.nih.gov/entrez/query.fcgi?cmd=Retrieve&amp;amp;db=PubMed&amp;amp;dopt=Citation&amp;amp;list_uids=9644085&lt;/url&gt;&lt;/related-urls&gt;&lt;/urls&gt;&lt;/record&gt;&lt;/Cite&gt;&lt;Cite&gt;&lt;Author&gt;Sano&lt;/Author&gt;&lt;Year&gt;1998&lt;/Year&gt;&lt;RecNum&gt;58&lt;/RecNum&gt;&lt;record&gt;&lt;rec-number&gt;58&lt;/rec-number&gt;&lt;ref-type name="Journal Article"&gt;17&lt;/ref-type&gt;&lt;contributors&gt;&lt;authors&gt;&lt;author&gt;Sano, T.&lt;/author&gt;&lt;author&gt;Kaya, K.&lt;/author&gt;&lt;/authors&gt;&lt;/contributors&gt;&lt;titles&gt;&lt;title&gt;&lt;style face="normal" font="default" size="100%"&gt;Two new (E)-2-amino-2-butenoic acid (Dhb)-containing microcystins isolated from &lt;/style&gt;&lt;style face="italic" font="default" size="100%"&gt;Oscillatoria agardhii&lt;/style&gt;&lt;/title&gt;&lt;secondary-title&gt;Tetrahedron&lt;/secondary-title&gt;&lt;/titles&gt;&lt;pages&gt;463-470&lt;/pages&gt;&lt;volume&gt;54&lt;/volume&gt;&lt;dates&gt;&lt;year&gt;1998&lt;/year&gt;&lt;pub-dates&gt;&lt;date&gt;Jan 15&lt;/date&gt;&lt;/pub-dates&gt;&lt;/dates&gt;&lt;accession-num&gt;ISI:000071050400013&lt;/accession-num&gt;&lt;urls&gt;&lt;related-urls&gt;&lt;url&gt;&amp;lt;Go to ISI&amp;gt;://000071050400013&lt;/url&gt;&lt;/related-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separate"/>
            </w:r>
            <w:r w:rsidR="003B0EB0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5E8B6E35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699675" w14:textId="63C5C83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8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E0057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(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i/>
                <w:color w:val="000000"/>
                <w:sz w:val="16"/>
                <w:szCs w:val="16"/>
                <w:lang w:val="en-US" w:eastAsia="de-DE"/>
              </w:rPr>
              <w:t>Z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-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1FCA92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AB0905" w14:textId="77777777" w:rsidR="002D1798" w:rsidRPr="00E57B48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44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85F7AE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AA, HR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7BB996" w14:textId="58293902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s-ES" w:eastAsia="de-DE"/>
              </w:rPr>
              <w:instrText xml:space="preserve"> ADDIN EN.CITE &lt;EndNote&gt;&lt;Cite&gt;&lt;Author&gt;Sano&lt;/Author&gt;&lt;Year&gt;1998&lt;/Year&gt;&lt;RecNum&gt;50&lt;/RecNum&gt;&lt;record&gt;&lt;rec-number&gt;50&lt;/rec-number&gt;&lt;ref-type name="Journal Article"&gt;17&lt;/ref-type&gt;&lt;contributors&gt;&lt;authors&gt;&lt;author&gt;Sano, T.&lt;/author&gt;&lt;author&gt;Beattie, K. A.&lt;/author&gt;&lt;author&gt;Codd, G. A.&lt;/author&gt;&lt;author&gt;Kaya, K.&lt;/author&gt;&lt;/authors&gt;&lt;/contributors&gt;&lt;auth-address&gt;Environmental Chemistry Division, National Institute for Environmental Studies, 16-2 Onogawa, Tsukuba, Ibaraki 305-0053, Japan. sanotomo@nies.go.jp&lt;/auth-address&gt;&lt;titles&gt;&lt;title&gt;&lt;style face="normal" font="default" size="100%"&gt;Two (Z)-dehydrobutyrine-containing microcystins from a hepatotoxic bloom of &lt;/style&gt;&lt;style face="italic" font="default" size="100%"&gt;Oscillatoria agardhii&lt;/style&gt;&lt;style face="normal" font="default" size="100%"&gt; from Soulseat Loch, Scotland&lt;/style&gt;&lt;/title&gt;&lt;secondary-title&gt;J Nat Prod&lt;/secondary-title&gt;&lt;/titles&gt;&lt;pages&gt;851-3&lt;/pages&gt;&lt;volume&gt;61&lt;/volume&gt;&lt;keywords&gt;&lt;keyword&gt;Carbohydrate Sequence&lt;/keyword&gt;&lt;keyword&gt;Cyanobacteria/*chemistry&lt;/keyword&gt;&lt;keyword&gt;*Hepatitis, Toxic&lt;/keyword&gt;&lt;keyword&gt;Magnetic Resonance Spectroscopy&lt;/keyword&gt;&lt;keyword&gt;Molecular Conformation&lt;/keyword&gt;&lt;keyword&gt;Molecular Sequence Data&lt;/keyword&gt;&lt;keyword&gt;Peptides, Cyclic/chemistry/*isolation &amp;amp; purification&lt;/keyword&gt;&lt;keyword&gt;Scotland&lt;/keyword&gt;&lt;keyword&gt;Spectrophotometry, Infrared&lt;/keyword&gt;&lt;keyword&gt;Spectrophotometry, Ultraviolet&lt;/keyword&gt;&lt;keyword&gt;Spectrum Analysis, Mass&lt;/keyword&gt;&lt;/keywords&gt;&lt;dates&gt;&lt;year&gt;1998&lt;/year&gt;&lt;pub-dates&gt;&lt;date&gt;Jun 26&lt;/date&gt;&lt;/pub-dates&gt;&lt;/dates&gt;&lt;accession-num&gt;9644085&lt;/accession-num&gt;&lt;urls&gt;&lt;related-urls&gt;&lt;url&gt;http://www.ncbi.nlm.nih.gov/entrez/query.fcgi?cmd=Retrieve&amp;amp;db=PubMed&amp;amp;dopt=Citation&amp;amp;list_uids=9644085&lt;/url&gt;&lt;/related-urls&gt;&lt;/urls&gt;&lt;/record&gt;&lt;/Cite&gt;&lt;Cite&gt;&lt;Author&gt;Sano&lt;/Author&gt;&lt;Year&gt;1998&lt;/Year&gt;&lt;RecNum&gt;58&lt;/RecNum&gt;&lt;record&gt;&lt;rec-number&gt;58&lt;/rec-number&gt;&lt;ref-type name="Journal Article"&gt;17&lt;/ref-type&gt;&lt;contributors&gt;&lt;authors&gt;&lt;author&gt;Sano, T.&lt;/author&gt;&lt;author&gt;Kaya, K.&lt;/author&gt;&lt;/authors&gt;&lt;/contributors&gt;&lt;titles&gt;&lt;title&gt;&lt;style face="normal" font="default" size="100%"&gt;Two new (E)-2-amino-2-butenoic acid (Dhb)-containing microcystins isolated from &lt;/style&gt;&lt;style face="italic" font="default" size="100%"&gt;Oscillatoria agardhii&lt;/style&gt;&lt;/title&gt;&lt;secondary-title&gt;Tetrahedron&lt;/secondary-title&gt;&lt;/titles&gt;&lt;pages&gt;463-470&lt;/pages&gt;&lt;volume&gt;54&lt;/volume&gt;&lt;dates&gt;&lt;year&gt;1998&lt;/year&gt;&lt;pub-dates&gt;&lt;date&gt;Jan 15&lt;/date&gt;&lt;/pub-dates&gt;&lt;/dates&gt;&lt;accession-num&gt;ISI:000071050400013&lt;/accession-num&gt;&lt;urls&gt;&lt;related-urls&gt;&lt;url&gt;&amp;lt;Go to ISI&amp;gt;://000071050400013&lt;/url&gt;&lt;/related-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fldChar w:fldCharType="separate"/>
            </w:r>
            <w:r w:rsidR="003B0EB0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3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4E192637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0FC25E" w14:textId="359FCE5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8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A06531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-R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56E8DC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301484" w14:textId="77777777" w:rsidR="002D1798" w:rsidRPr="00E57B48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44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8FE890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NMR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D9C9A2" w14:textId="05A6132A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76,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5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201C722C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DBE811" w14:textId="4EBA9A1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8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2B715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-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167179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0C2EC9" w14:textId="77777777" w:rsidR="002D1798" w:rsidRPr="00E57B48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44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6BAA5D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 xml:space="preserve">, </w:t>
            </w:r>
            <w:r w:rsidRPr="00B11478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NMR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73875B" w14:textId="050952DB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121640F2" w14:textId="77777777" w:rsidTr="00290A31">
        <w:trPr>
          <w:cantSplit/>
          <w:trHeight w:val="126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54B9BA" w14:textId="67B66C0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8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661A2C" w14:textId="77777777" w:rsidR="002D1798" w:rsidRPr="002D1798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[seco‐1/2]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‐F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06B85D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DBB255" w14:textId="77777777" w:rsidR="002D1798" w:rsidRPr="00E57B48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46.543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54BF5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4FD11D" w14:textId="4F39D6A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79,</w:t>
            </w:r>
            <w:r w:rsidR="009A74AD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5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1D346CBA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C63DAE" w14:textId="5C5C06B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8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93E24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MC-(H</w:t>
            </w:r>
            <w:proofErr w:type="gramStart"/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2)YR</w:t>
            </w:r>
            <w:proofErr w:type="gram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119D5C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CE8155" w14:textId="77777777" w:rsidR="002D1798" w:rsidRPr="00E57B48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46.543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44421E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8"/>
                <w:szCs w:val="20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HR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A94121" w14:textId="78ED68F6" w:rsidR="002D1798" w:rsidRPr="00FE2B43" w:rsidRDefault="00C90B9B" w:rsidP="003269CD">
            <w:pPr>
              <w:spacing w:after="0" w:line="340" w:lineRule="atLeast"/>
              <w:ind w:left="-98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F8747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81</w:t>
            </w:r>
            <w:r w:rsidR="002D179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0F662A2C" w14:textId="77777777" w:rsidTr="00290A31">
        <w:trPr>
          <w:cantSplit/>
          <w:trHeight w:val="263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3BD7F6" w14:textId="5179713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8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8E1A4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HphHph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55325C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79CED6" w14:textId="77777777" w:rsidR="002D1798" w:rsidRPr="00E57B48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47.531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00B24C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4DD30" w14:textId="18F6BEDA" w:rsidR="002D1798" w:rsidRPr="00FE2B43" w:rsidRDefault="002D1798" w:rsidP="003269CD">
            <w:pPr>
              <w:spacing w:after="0" w:line="340" w:lineRule="atLeast"/>
              <w:ind w:left="-98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s-ES"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s-ES" w:eastAsia="de-DE"/>
              </w:rPr>
              <w:t>]</w:t>
            </w:r>
          </w:p>
        </w:tc>
      </w:tr>
      <w:tr w:rsidR="002D1798" w:rsidRPr="00FE2B43" w14:paraId="6B6D6172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6C8225" w14:textId="3AF93EA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8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9AD12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Ser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014709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0EE04A" w14:textId="77777777" w:rsidR="002D1798" w:rsidRPr="00E57B48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48.522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BF3D51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A01C5F" w14:textId="6360080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65597B2A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4032D8" w14:textId="06E61159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8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EB7FFA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s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er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R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998F28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15DC9A" w14:textId="77777777" w:rsidR="002D1798" w:rsidRPr="00E57B48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48.522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CEF70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3A8051" w14:textId="323259D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A62C0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18388624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D6EEFF" w14:textId="43343409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8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9B8654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Ser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7D0840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B260E2" w14:textId="77777777" w:rsidR="002D1798" w:rsidRPr="00E57B48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48.522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B8B93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–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667F90" w14:textId="7988CD1D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0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03DED2EA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7EC9DA" w14:textId="44BD19A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28191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(H</w:t>
            </w:r>
            <w:proofErr w:type="gramStart"/>
            <w:r w:rsidRPr="00136944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4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YR</w:t>
            </w:r>
            <w:proofErr w:type="gram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017B8F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EDD54C" w14:textId="77777777" w:rsidR="002D1798" w:rsidRPr="00E57B48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48.559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1C8EDD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, 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18E59" w14:textId="12DC116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3D49E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64C6D804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4E01AC" w14:textId="258E1A7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9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2F2D5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A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il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4ABCEF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3ED159" w14:textId="77777777" w:rsidR="002D1798" w:rsidRPr="00E57B48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50.575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F229D5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3BBCCD" w14:textId="7620097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53B65C6D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59FF99" w14:textId="57996E2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9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AF6AE0" w14:textId="77777777" w:rsidR="002D1798" w:rsidRPr="00FE2B43" w:rsidRDefault="002D1798" w:rsidP="009A16C7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eu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="005A1266"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 xml:space="preserve"> D</w:t>
            </w:r>
            <w:r w:rsidR="005A1266"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ADMAdd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A3C222" w14:textId="77777777" w:rsidR="002D1798" w:rsidRPr="00136944" w:rsidRDefault="002D1798" w:rsidP="009A16C7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5B5304" w14:textId="77777777" w:rsidR="002D1798" w:rsidRPr="00E57B48" w:rsidRDefault="002D1798" w:rsidP="009A16C7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50.575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8C90ED" w14:textId="77777777" w:rsidR="002D1798" w:rsidRPr="00FE2B43" w:rsidRDefault="002D1798" w:rsidP="009A16C7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A0B115" w14:textId="46E09576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456E9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</w:t>
            </w:r>
            <w:r w:rsidR="006B593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61885C05" w14:textId="77777777" w:rsidTr="00290A31">
        <w:trPr>
          <w:cantSplit/>
          <w:trHeight w:val="53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04ADB9" w14:textId="3423360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9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8949CE" w14:textId="77777777" w:rsidR="002D1798" w:rsidRPr="00FE2B43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713A1B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713A1B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713A1B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eu</w:t>
            </w:r>
            <w:proofErr w:type="gramStart"/>
            <w:r w:rsidRPr="00713A1B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713A1B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Adda</w:t>
            </w:r>
            <w:proofErr w:type="gramEnd"/>
            <w:r w:rsidRPr="00713A1B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(O)</w:t>
            </w:r>
            <w:r w:rsidRPr="00713A1B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713A1B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MC-L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E13522" w14:textId="77777777" w:rsidR="002D1798" w:rsidRPr="00921FB3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C03643" w14:textId="77777777" w:rsidR="002D1798" w:rsidRPr="00E57B48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hAnsi="Palatino Linotype"/>
                <w:color w:val="000000"/>
                <w:sz w:val="16"/>
                <w:szCs w:val="16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50.575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E8B2B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5DE0DD" w14:textId="3E123E6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s-E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5C806808" w14:textId="77777777" w:rsidTr="00290A31">
        <w:trPr>
          <w:cantSplit/>
          <w:trHeight w:val="53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3F0E92" w14:textId="45DD0B1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9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EE050" w14:textId="77777777" w:rsidR="002D1798" w:rsidRPr="00FE2B43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eu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il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903EC6" w14:textId="77777777" w:rsidR="002D1798" w:rsidRPr="00136944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C4E004" w14:textId="77777777" w:rsidR="002D1798" w:rsidRPr="00E57B48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50.611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D2A1C5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94AB67" w14:textId="4D04685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s-ES"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s-ES" w:eastAsia="de-DE"/>
              </w:rPr>
              <w:t>]</w:t>
            </w:r>
          </w:p>
        </w:tc>
      </w:tr>
      <w:tr w:rsidR="002D1798" w:rsidRPr="00FE2B43" w14:paraId="6276120C" w14:textId="77777777" w:rsidTr="00290A31">
        <w:trPr>
          <w:cantSplit/>
          <w:trHeight w:val="53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23DE09" w14:textId="4BFFCCB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s-E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9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09E507" w14:textId="77777777" w:rsidR="002D1798" w:rsidRPr="00FE2B43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s-E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-Leu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s-E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s-ES" w:eastAsia="de-DE"/>
              </w:rPr>
              <w:t>L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A3E447" w14:textId="77777777" w:rsidR="002D1798" w:rsidRPr="00136944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79747A" w14:textId="77777777" w:rsidR="002D1798" w:rsidRPr="00E57B48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50.611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762964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E963A" w14:textId="3D23C5D2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s-ES"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7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s-ES" w:eastAsia="de-DE"/>
              </w:rPr>
              <w:t>]</w:t>
            </w:r>
          </w:p>
        </w:tc>
      </w:tr>
      <w:tr w:rsidR="002D1798" w:rsidRPr="00FE2B43" w14:paraId="65573836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9F5489" w14:textId="2F5E8F3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9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7B077B" w14:textId="77777777" w:rsidR="002D1798" w:rsidRPr="002D1798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-Leu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eastAsia="de-DE"/>
              </w:rPr>
              <w:t>1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,Glu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)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eastAsia="de-DE"/>
              </w:rPr>
              <w:t>6</w:t>
            </w:r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]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eastAsia="de-DE"/>
              </w:rPr>
              <w:t>L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DAA8E3" w14:textId="77777777" w:rsidR="002D1798" w:rsidRPr="00136944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8DF6F1" w14:textId="77777777" w:rsidR="002D1798" w:rsidRPr="00E57B48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E57B48">
              <w:rPr>
                <w:rFonts w:ascii="Palatino Linotype" w:hAnsi="Palatino Linotype"/>
                <w:color w:val="000000"/>
                <w:sz w:val="16"/>
                <w:szCs w:val="16"/>
              </w:rPr>
              <w:t>1050.611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47334C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87C9D8" w14:textId="30D29F84" w:rsidR="002D1798" w:rsidRPr="00A861BA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641CA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</w:t>
            </w: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745F66DB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145A2A" w14:textId="59A9AE1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9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D3E256" w14:textId="77777777" w:rsidR="002D1798" w:rsidRPr="00FE2B43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A861BA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Hil</w:t>
            </w:r>
            <w:r w:rsidRPr="00A861BA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A861BA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A861BA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9ED85B" w14:textId="77777777" w:rsidR="002D1798" w:rsidRPr="00136944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DEF01A" w14:textId="77777777" w:rsidR="002D1798" w:rsidRPr="000C13F1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0.611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ADF581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B02A9C" w14:textId="5CEFDC30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8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2565DD49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F9C4A4" w14:textId="5D887229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9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F97C67" w14:textId="77777777" w:rsidR="002D1798" w:rsidRPr="00A861BA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(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i/>
                <w:color w:val="000000"/>
                <w:sz w:val="16"/>
                <w:szCs w:val="16"/>
                <w:lang w:val="en-US" w:eastAsia="de-DE"/>
              </w:rPr>
              <w:t>E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)‐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HtyY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26576E" w14:textId="77777777" w:rsidR="002D1798" w:rsidRPr="00921FB3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F4F2E7" w14:textId="77777777" w:rsidR="002D1798" w:rsidRPr="000C13F1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1.490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173685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NMR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HR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938BC5" w14:textId="1B3E680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6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51027918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E6EF64" w14:textId="5690658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9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7AC02B" w14:textId="77777777" w:rsidR="002D1798" w:rsidRPr="00A861BA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Y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2B2098" w14:textId="77777777" w:rsidR="002D1798" w:rsidRPr="00921FB3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6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8E1B13" w14:textId="77777777" w:rsidR="002D1798" w:rsidRPr="000C13F1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1.490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B14FB1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,</w:t>
            </w:r>
            <w:r w:rsidRPr="00FE2B43">
              <w:rPr>
                <w:rFonts w:ascii="AdvP49811" w:eastAsia="Calibri" w:hAnsi="AdvP49811" w:cs="AdvP49811"/>
                <w:sz w:val="18"/>
                <w:szCs w:val="18"/>
                <w:lang w:val="en-US"/>
              </w:rPr>
              <w:t xml:space="preserve">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4AFE16" w14:textId="4B0E147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E727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2BC05045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EC6528" w14:textId="7C932B87" w:rsidR="002D1798" w:rsidRPr="00511BD5" w:rsidRDefault="00443601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9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F1AEC3" w14:textId="77777777" w:rsidR="002D1798" w:rsidRPr="00FE2B43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A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R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CA32A6" w14:textId="77777777" w:rsidR="002D1798" w:rsidRPr="00136944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05F2E8" w14:textId="77777777" w:rsidR="002D1798" w:rsidRPr="000C13F1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1.545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477A4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9F7E3F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AE7B62" w14:textId="5AE4BB70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fldChar w:fldCharType="begin">
                <w:fldData xml:space="preserve">PEVuZE5vdGU+PENpdGU+PEF1dGhvcj5Xb29kPC9BdXRob3I+PFllYXI+MjAwODwvWWVhcj48UmVj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</w:fldData>
              </w:fldCha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instrText xml:space="preserve"> ADDIN EN.CITE 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fldChar w:fldCharType="begin">
                <w:fldData xml:space="preserve">PEVuZE5vdGU+PENpdGU+PEF1dGhvcj5Xb29kPC9BdXRob3I+PFllYXI+MjAwODwvWWVhcj48UmVj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</w:fldData>
              </w:fldCha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instrText xml:space="preserve"> ADDIN EN.CITE.DATA 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fldChar w:fldCharType="separate"/>
            </w:r>
            <w:r w:rsidR="00B26627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E2B43" w14:paraId="51187B39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D42F9A" w14:textId="34F9CB3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lastRenderedPageBreak/>
              <w:t>20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2D3D3" w14:textId="77777777" w:rsidR="002D1798" w:rsidRPr="00FE2B43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Gly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ADMAdda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,Dhb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R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F53E49" w14:textId="77777777" w:rsidR="002D1798" w:rsidRPr="00136944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63614B" w14:textId="77777777" w:rsidR="002D1798" w:rsidRPr="000C13F1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1.545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984DDF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5B50AA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/MS, HRMS, AA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F00C65" w14:textId="23E49C5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[</w:t>
            </w:r>
            <w:r w:rsidR="0020403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  <w:t>]</w:t>
            </w:r>
          </w:p>
        </w:tc>
      </w:tr>
      <w:tr w:rsidR="002D1798" w:rsidRPr="00FE2B43" w14:paraId="519B27F5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3C0F34" w14:textId="6DF4AEB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0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1FFB09" w14:textId="77777777" w:rsidR="002D1798" w:rsidRPr="00FE2B43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color w:val="000000"/>
                <w:sz w:val="12"/>
                <w:szCs w:val="12"/>
                <w:lang w:val="en-US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³,ADMAdd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  <w:t>‐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EE4423" w14:textId="77777777" w:rsidR="002D1798" w:rsidRPr="00136944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B8D193" w14:textId="77777777" w:rsidR="002D1798" w:rsidRPr="000C13F1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1.545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4CCC97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51B50A" w14:textId="44292BDB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456E9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</w:t>
            </w:r>
            <w:r w:rsidR="006B593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]</w:t>
            </w:r>
          </w:p>
        </w:tc>
      </w:tr>
      <w:tr w:rsidR="002D1798" w:rsidRPr="00FE2B43" w14:paraId="4D5A4691" w14:textId="77777777" w:rsidTr="00290A31">
        <w:trPr>
          <w:cantSplit/>
          <w:trHeight w:val="483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58CE5A" w14:textId="5EDF070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0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F11F33" w14:textId="77777777" w:rsidR="002D1798" w:rsidRPr="00FE2B43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,ADMAdda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,Dhb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46AC76" w14:textId="77777777" w:rsidR="002D1798" w:rsidRPr="00136944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5308E7" w14:textId="77777777" w:rsidR="002D1798" w:rsidRPr="000C13F1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1.545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95E2E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NMR, HRMS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, 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EF09DD" w14:textId="42464449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EE107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6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,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16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val="es-ES" w:eastAsia="de-DE"/>
              </w:rPr>
              <w:t>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0B1CF7" w14:paraId="2CEB2D58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51F601" w14:textId="2D1E920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0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74939" w14:textId="77777777" w:rsidR="002D1798" w:rsidRPr="002D1798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</w:pP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</w:t>
            </w:r>
            <w:proofErr w:type="gramStart"/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Glu(</w:t>
            </w:r>
            <w:proofErr w:type="gramEnd"/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OC</w:t>
            </w: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en-GB" w:eastAsia="de-DE"/>
              </w:rPr>
              <w:t>3</w:t>
            </w: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H</w:t>
            </w: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en-GB" w:eastAsia="de-DE"/>
              </w:rPr>
              <w:t>7</w:t>
            </w: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O)</w:t>
            </w: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6</w:t>
            </w: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MC‐L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CA"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A0E6C6" w14:textId="77777777" w:rsidR="002D1798" w:rsidRPr="00136944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C21652" w14:textId="77777777" w:rsidR="002D1798" w:rsidRPr="000C13F1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2.554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EF9D8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HRMS,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2393D5" w14:textId="2C0F819E" w:rsidR="002D1798" w:rsidRPr="00FE2B43" w:rsidRDefault="00EE1073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75</w:t>
            </w:r>
            <w:r w:rsidR="002D1798"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E044A1" w14:paraId="15CB37D9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375013" w14:textId="08D41C1D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0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07D134" w14:textId="77777777" w:rsidR="002D1798" w:rsidRPr="002D1798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</w:pP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Leu</w:t>
            </w:r>
            <w:proofErr w:type="gramStart"/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1</w:t>
            </w: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,Adda</w:t>
            </w:r>
            <w:proofErr w:type="gramEnd"/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(OH)</w:t>
            </w: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713A1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MC‐L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CA"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F18BBD" w14:textId="77777777" w:rsidR="002D1798" w:rsidRPr="00136944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8A8EF4" w14:textId="77777777" w:rsidR="002D1798" w:rsidRPr="000C13F1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2.590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9AF072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071C07" w14:textId="78DF0C2E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0B1CF7" w14:paraId="46F76B4D" w14:textId="77777777" w:rsidTr="00290A31">
        <w:trPr>
          <w:cantSplit/>
          <w:trHeight w:val="6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2A4AB0" w14:textId="4C473FA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0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800705" w14:textId="77777777" w:rsidR="002D1798" w:rsidRPr="00FE2B43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Asp</w:t>
            </w:r>
            <w:r w:rsidRPr="00CA58C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W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9A36CB" w14:textId="77777777" w:rsidR="002D1798" w:rsidRPr="00136944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34B368" w14:textId="77777777" w:rsidR="002D1798" w:rsidRPr="000C13F1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3.528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37651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NMR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6F03F4" w14:textId="5048056C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375905" w14:paraId="33989000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DC43A3" w14:textId="6461CF9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0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1B95D0" w14:textId="77777777" w:rsidR="002D1798" w:rsidRPr="00FE2B43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Dha</w:t>
            </w:r>
            <w:r w:rsidRPr="00E87819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W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4F1EFC" w14:textId="77777777" w:rsidR="002D1798" w:rsidRPr="00136944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647BE4" w14:textId="77777777" w:rsidR="002D1798" w:rsidRPr="000C13F1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3.528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F1CB91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–MS/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1B6FB0" w14:textId="46182B2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2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0B1CF7" w14:paraId="63940234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D91A66" w14:textId="1764EF1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0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6C96B" w14:textId="77777777" w:rsidR="002D1798" w:rsidRPr="00FE2B43" w:rsidRDefault="002D1798" w:rsidP="009310E0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DMAdda</w:t>
            </w:r>
            <w:r w:rsidRPr="007A0212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W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F9EC34" w14:textId="77777777" w:rsidR="002D1798" w:rsidRPr="00136944" w:rsidRDefault="002D1798" w:rsidP="009310E0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E77B07" w14:textId="77777777" w:rsidR="002D1798" w:rsidRPr="000C13F1" w:rsidRDefault="002D1798" w:rsidP="009310E0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3.528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67AA5E" w14:textId="77777777" w:rsidR="002D1798" w:rsidRPr="00FE2B43" w:rsidRDefault="002D1798" w:rsidP="009310E0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–MS/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FF7E11" w14:textId="283BE94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2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0B1CF7" w14:paraId="4F207ADD" w14:textId="77777777" w:rsidTr="00290A31">
        <w:trPr>
          <w:cantSplit/>
          <w:trHeight w:val="60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256F4A" w14:textId="1634A05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0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2B4105" w14:textId="77777777" w:rsidR="002D1798" w:rsidRPr="004021BB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Met</w:t>
            </w:r>
            <w:r w:rsidRPr="007A0212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6A6689" w14:textId="77777777" w:rsidR="002D1798" w:rsidRPr="00921FB3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EC6A36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hAnsi="Palatino Linotype"/>
                <w:color w:val="000000"/>
                <w:sz w:val="16"/>
                <w:szCs w:val="16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4.552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B38EA7" w14:textId="77777777" w:rsidR="002D1798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749261" w14:textId="7148ECE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7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0B1CF7" w14:paraId="08E7A642" w14:textId="77777777" w:rsidTr="00290A31">
        <w:trPr>
          <w:cantSplit/>
          <w:trHeight w:val="183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165238" w14:textId="7BF80DC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5CF154" w14:textId="77777777" w:rsidR="002D1798" w:rsidRPr="004021BB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[</w:t>
            </w:r>
            <w:r w:rsidRPr="00F806E5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-</w:t>
            </w:r>
            <w:r w:rsidRPr="00F806E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Leu</w:t>
            </w:r>
            <w:r w:rsidRPr="00F806E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vertAlign w:val="superscript"/>
                <w:lang w:eastAsia="de-DE"/>
              </w:rPr>
              <w:t>1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  <w:t>]MC-M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A30C30" w14:textId="77777777" w:rsidR="002D1798" w:rsidRPr="00921FB3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178434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hAnsi="Palatino Linotype"/>
                <w:color w:val="000000"/>
                <w:sz w:val="16"/>
                <w:szCs w:val="16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4.552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376E8C" w14:textId="77777777" w:rsidR="002D1798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LC-HRMS/MS, thiol, </w:t>
            </w:r>
            <w:r w:rsidRPr="00725554">
              <w:rPr>
                <w:rFonts w:ascii="Palatino Linotype" w:eastAsia="Times New Roman" w:hAnsi="Palatino Linotype" w:cs="Times New Roman"/>
                <w:i/>
                <w:sz w:val="16"/>
                <w:szCs w:val="18"/>
                <w:lang w:val="en-US" w:eastAsia="de-DE"/>
              </w:rPr>
              <w:t>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-oxidation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8B86B" w14:textId="1FE32C63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0B1CF7" w14:paraId="6966141C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E1ED18" w14:textId="7635AC3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51979F" w14:textId="77777777" w:rsidR="002D1798" w:rsidRPr="00C51A91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Leu</w:t>
            </w:r>
            <w:proofErr w:type="gramStart"/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1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,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s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er</w:t>
            </w:r>
            <w:proofErr w:type="gramEnd"/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7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3289CC" w14:textId="77777777" w:rsidR="002D1798" w:rsidRPr="00921FB3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DD4B8C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4.606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A81E31" w14:textId="77777777" w:rsidR="002D1798" w:rsidRPr="00FE2B43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9AF999" w14:textId="1CB6725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641CA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0B1CF7" w14:paraId="0D780A13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1E527D" w14:textId="041D804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4F307F" w14:textId="77777777" w:rsidR="002D1798" w:rsidRPr="004021BB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[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s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er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7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R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043C9F" w14:textId="77777777" w:rsidR="002D1798" w:rsidRPr="00680CC3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967A5A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5.576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E0B053" w14:textId="77777777" w:rsidR="002D1798" w:rsidRPr="00136944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HR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D953FE" w14:textId="2D040D1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80728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F8747A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1</w:t>
            </w:r>
            <w:r w:rsidRPr="0080728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0B1CF7" w14:paraId="25D00917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27235D" w14:textId="7ACF98E1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8483EB" w14:textId="77777777" w:rsidR="002D1798" w:rsidRPr="00807288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80728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[ADMAdda</w:t>
            </w:r>
            <w:r w:rsidRPr="0080728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5</w:t>
            </w:r>
            <w:r w:rsidRPr="0080728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]MC‐F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C5C61C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4DDDB0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6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3E87A5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E6B58F" w14:textId="407CF3B1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8C5DC5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33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960520" w14:paraId="11F5EFAC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F97E8A" w14:textId="0928F59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US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783D09" w14:textId="77777777" w:rsidR="002D1798" w:rsidRPr="0056772E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 w:rsidRPr="0056772E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US" w:eastAsia="de-DE"/>
              </w:rPr>
              <w:t>D</w:t>
            </w:r>
            <w:r w:rsidRPr="0056772E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-Asp</w:t>
            </w:r>
            <w:proofErr w:type="gramStart"/>
            <w:r w:rsidRPr="0056772E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³,ADMAdda</w:t>
            </w:r>
            <w:proofErr w:type="gramEnd"/>
            <w:r w:rsidRPr="0056772E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US" w:eastAsia="de-DE"/>
              </w:rPr>
              <w:t>5</w:t>
            </w:r>
            <w:r w:rsidRPr="0056772E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]MC‐</w:t>
            </w:r>
            <w:proofErr w:type="spellStart"/>
            <w:r w:rsidRPr="0056772E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  <w:t>Hph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CA785B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781F17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6.528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4D7BA4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8D0497" w14:textId="1E4E75CA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456E9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9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0B1CF7" w14:paraId="629457E0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F852A8" w14:textId="036158AD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87C136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0C07B7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90BBD0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8.543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820D94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AA</w:t>
            </w:r>
            <w:r w:rsidRPr="000C13F1">
              <w:rPr>
                <w:rFonts w:ascii="Palatino Linotype" w:eastAsia="Times New Roman" w:hAnsi="Palatino Linotype" w:cs="Times New Roman"/>
                <w:b/>
                <w:bCs/>
                <w:sz w:val="16"/>
                <w:szCs w:val="16"/>
                <w:lang w:val="en-US" w:eastAsia="de-DE"/>
              </w:rPr>
              <w:t xml:space="preserve">, </w:t>
            </w: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MS, 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4FB9B6" w14:textId="4309809A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6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7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A71C5D" w14:paraId="5D361881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FC27A1" w14:textId="4893A3A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8943F9" w14:textId="77777777" w:rsidR="002D1798" w:rsidRPr="002D1798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CA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  <w:t>-Asp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  <w:t>³,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CA" w:eastAsia="de-DE"/>
              </w:rPr>
              <w:t>D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  <w:t>-Glu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  <w:t>)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CA" w:eastAsia="de-DE"/>
              </w:rPr>
              <w:t>6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  <w:t>]MC‐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  <w:t>Hty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CA" w:eastAsia="de-DE"/>
              </w:rPr>
              <w:t>b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01844C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3D0D1B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8.543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2CB92D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C8AA31" w14:textId="5B23E3F3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E6355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87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A71C5D" w14:paraId="06038AEC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56ECB1" w14:textId="62F9864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C34EB7" w14:textId="77777777" w:rsidR="002D1798" w:rsidRPr="002D1798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Glu(</w:t>
            </w:r>
            <w:proofErr w:type="spellStart"/>
            <w:proofErr w:type="gram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)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6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MC‐Y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CA"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AFAB9C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572D14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58.543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6934F5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NMR,</w:t>
            </w:r>
            <w:r w:rsidRPr="000C13F1">
              <w:rPr>
                <w:rFonts w:ascii="Palatino Linotype" w:eastAsia="Calibri" w:hAnsi="Palatino Linotype" w:cs="AdvP49811"/>
                <w:sz w:val="16"/>
                <w:szCs w:val="16"/>
                <w:lang w:val="en-US"/>
              </w:rPr>
              <w:t xml:space="preserve"> </w:t>
            </w: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HR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14291" w14:textId="6F43521F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94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A71C5D" w14:paraId="44452DED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F535D5" w14:textId="19A1E289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1F0BC3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Ser</w:t>
            </w:r>
            <w:proofErr w:type="gramStart"/>
            <w:r w:rsidRPr="007F6120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proofErr w:type="gram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131A72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EA62C1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0.522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DB49B3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A72BB9" w14:textId="3DCC8E5B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C7CD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92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A71C5D" w14:paraId="1FB0D59F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FFAF25" w14:textId="727C5BD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1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EEF44F" w14:textId="77777777" w:rsidR="002D1798" w:rsidRPr="006D763B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</w:pPr>
            <w:r w:rsidRPr="006D763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fr-CA" w:eastAsia="de-DE"/>
              </w:rPr>
              <w:t>D</w:t>
            </w:r>
            <w:r w:rsidRPr="006D763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‐Asp³]MC‐Y(</w:t>
            </w:r>
            <w:proofErr w:type="spellStart"/>
            <w:r w:rsidRPr="006D763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OMe</w:t>
            </w:r>
            <w:proofErr w:type="spellEnd"/>
            <w:r w:rsidRPr="006D763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)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1F5AAE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E6B934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0.522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5BBA42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–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562EC" w14:textId="1D723E63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27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A71C5D" w14:paraId="2DEC3550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FFFF17" w14:textId="27DC182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9F663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DMAdda</w:t>
            </w:r>
            <w:r w:rsidRPr="00FE1C6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Y(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OMe</w:t>
            </w:r>
            <w:proofErr w:type="spell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)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9E166B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CEFAA3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0.522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720B0C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–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1E77F1" w14:textId="42D028C4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27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A71C5D" w14:paraId="03CD5766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C612F4" w14:textId="419864D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D21321" w14:textId="77777777" w:rsidR="002D1798" w:rsidRPr="002D1798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seco‐4/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5][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Asp³]MC‐Hty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CA"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348F75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707DBC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2.538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943D17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highlight w:val="yellow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F839C7" w14:textId="6B7E1345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C7CD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92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A71C5D" w14:paraId="46AF4DF4" w14:textId="77777777" w:rsidTr="00290A31">
        <w:trPr>
          <w:cantSplit/>
          <w:trHeight w:val="349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9E8356" w14:textId="0E626F6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2160EF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Ser</w:t>
            </w:r>
            <w:r w:rsidRPr="00E132A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90753B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EE526B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2.538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DCA19F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AA, HRMS, MS/MS,</w:t>
            </w: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vertAlign w:val="superscript"/>
                <w:lang w:val="en-US" w:eastAsia="de-DE"/>
              </w:rPr>
              <w:t xml:space="preserve"> </w:t>
            </w: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3126EE" w14:textId="5E9772F4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5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6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A71C5D" w14:paraId="3AAA832F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4E6D25" w14:textId="71591C6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BE06AC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³,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s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er</w:t>
            </w:r>
            <w:proofErr w:type="gramEnd"/>
            <w:r w:rsidRPr="00806156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12D358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42AF2A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2.538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4689B8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MALDI-TOF 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E18CF" w14:textId="0AECCE14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E6355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87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A71C5D" w14:paraId="3A50A69B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776E94" w14:textId="02A2C481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D9E8B4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³,ADMAdda</w:t>
            </w:r>
            <w:proofErr w:type="gramEnd"/>
            <w:r w:rsidRPr="00FA46C9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(H</w:t>
            </w:r>
            <w:r w:rsidRPr="00136944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)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C0F910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1FB315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2.538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5DF0E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EAFF4B" w14:textId="7321E0C4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456E9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9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A71C5D" w14:paraId="61109B34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14514A" w14:textId="395947B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7F5A92" w14:textId="77777777" w:rsidR="002D1798" w:rsidRPr="004021BB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[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s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er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7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‐RY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C29950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8058B8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2.538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D86FB3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1EC3D" w14:textId="29E6070E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76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A71C5D" w14:paraId="778AD002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1EF8D3" w14:textId="312193A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3C95D0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136944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8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³,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s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er</w:t>
            </w:r>
            <w:proofErr w:type="gramEnd"/>
            <w:r w:rsidRPr="00C2011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Y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4C1A43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98640B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2.538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42BC75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NMR,</w:t>
            </w:r>
            <w:r w:rsidRPr="000C13F1">
              <w:rPr>
                <w:rFonts w:ascii="Palatino Linotype" w:eastAsia="Calibri" w:hAnsi="Palatino Linotype" w:cs="AdvP49811"/>
                <w:sz w:val="16"/>
                <w:szCs w:val="16"/>
                <w:lang w:val="en-US"/>
              </w:rPr>
              <w:t xml:space="preserve"> </w:t>
            </w: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HR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44B2C4" w14:textId="7634C3D1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E727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94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135E58" w14:paraId="59F5FFFC" w14:textId="77777777" w:rsidTr="00290A31">
        <w:trPr>
          <w:cantSplit/>
          <w:trHeight w:val="675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5ACF85" w14:textId="70291E9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D7DF48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s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er</w:t>
            </w:r>
            <w:r w:rsidRPr="00691E4C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9DAF51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5B681A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2.538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B597B1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–MS/MS, NMR, thiol, HR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95105" w14:textId="46B8C803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27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135E58" w14:paraId="4AB97308" w14:textId="77777777" w:rsidTr="00290A31">
        <w:trPr>
          <w:cantSplit/>
          <w:trHeight w:val="120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6A5836" w14:textId="7486786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C6FE84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HphHty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1EBAD7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7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F27604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3.526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A63BDD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5360E7" w14:textId="15B4EC34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74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135E58" w14:paraId="5A831E54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7ED013" w14:textId="65C66F5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013E65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Leu</w:t>
            </w:r>
            <w:proofErr w:type="gramStart"/>
            <w:r w:rsidRPr="00415724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,ADMAdda</w:t>
            </w:r>
            <w:proofErr w:type="gramEnd"/>
            <w:r w:rsidRPr="00415724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 xml:space="preserve">‐LR 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C38C32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E63C66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4.590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A7CD8E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 –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85726A" w14:textId="75B8AF25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456E9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9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135E58" w14:paraId="66CE8223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2F6F4E" w14:textId="08A97D8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CDE7A9" w14:textId="77777777" w:rsidR="002D1798" w:rsidRPr="002D1798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Leu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1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,Glu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)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6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HilR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3D46FD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4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4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D936D8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4.627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19DBA1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HR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0B7D31" w14:textId="492406AB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641CA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8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135E58" w14:paraId="3F959701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63618B" w14:textId="6941444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A1C964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Asp</w:t>
            </w:r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³,(</w:t>
            </w:r>
            <w:proofErr w:type="gramEnd"/>
            <w:r w:rsidRPr="00E84D09">
              <w:rPr>
                <w:rFonts w:ascii="Palatino Linotype" w:eastAsia="Times New Roman" w:hAnsi="Palatino Linotype" w:cs="Times New Roman"/>
                <w:bCs/>
                <w:i/>
                <w:color w:val="000000"/>
                <w:sz w:val="12"/>
                <w:szCs w:val="12"/>
                <w:lang w:val="en-GB" w:eastAsia="de-DE"/>
              </w:rPr>
              <w:t>E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)‐Dhb</w:t>
            </w:r>
            <w:r w:rsidRPr="0060227F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HtyHty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B7EE80" w14:textId="77777777" w:rsidR="002D1798" w:rsidRPr="000C13F1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6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1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0C13F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4570ED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5.505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A186E" w14:textId="77777777" w:rsidR="002D1798" w:rsidRPr="000C13F1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AA, NMR, HR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57EFC0" w14:textId="06209B14" w:rsidR="002D1798" w:rsidRPr="000C13F1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</w:pP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[</w:t>
            </w:r>
            <w:r w:rsidR="00330C12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16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8</w:t>
            </w:r>
            <w:r w:rsidRPr="000C13F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6"/>
                <w:lang w:eastAsia="de-DE"/>
              </w:rPr>
              <w:t>]</w:t>
            </w:r>
          </w:p>
        </w:tc>
      </w:tr>
      <w:tr w:rsidR="002D1798" w:rsidRPr="00135E58" w14:paraId="06241F76" w14:textId="77777777" w:rsidTr="00290A31">
        <w:trPr>
          <w:cantSplit/>
          <w:trHeight w:val="97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CEDDAC" w14:textId="07E49C3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  <w:t>23</w:t>
            </w:r>
            <w:r w:rsidR="00443601" w:rsidRPr="00511BD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1B074B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ADMAdda</w:t>
            </w:r>
            <w:r w:rsidRPr="000F526C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F3B319" w14:textId="77777777" w:rsidR="002D1798" w:rsidRPr="00136944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2A7A50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5.560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A2F354" w14:textId="77777777" w:rsidR="002D1798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</w:t>
            </w:r>
          </w:p>
          <w:p w14:paraId="29D1756C" w14:textId="430176FF" w:rsidR="002D1798" w:rsidRPr="00FE2B43" w:rsidRDefault="002D1798" w:rsidP="003269CD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HR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927F22" w14:textId="122F4DA3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02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,</w:t>
            </w:r>
            <w:r w:rsidR="00456E9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35E58" w14:paraId="1A5393E5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D798C2" w14:textId="684A276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0C085F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Har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A9D956" w14:textId="77777777" w:rsidR="002D1798" w:rsidRPr="00136944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039442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5.597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5B5D8D" w14:textId="77777777" w:rsidR="002D1798" w:rsidRPr="00FE2B43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–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20BF32" w14:textId="3BC2345E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7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35E58" w14:paraId="06208958" w14:textId="77777777" w:rsidTr="00290A31">
        <w:trPr>
          <w:cantSplit/>
          <w:trHeight w:val="78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5D6A8C" w14:textId="7FD65515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CD49BD" w14:textId="77777777" w:rsidR="002D1798" w:rsidRPr="004021BB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Leu</w:t>
            </w:r>
            <w:proofErr w:type="gramStart"/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1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,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proofErr w:type="gramEnd"/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Asp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3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929913" w14:textId="77777777" w:rsidR="002D1798" w:rsidRPr="00136944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9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073757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5.597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2A905" w14:textId="77777777" w:rsidR="002D1798" w:rsidRPr="00FE2B43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7B094C" w14:textId="2F61649D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7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35E58" w14:paraId="6F44ECA7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41BB8E" w14:textId="5C8B0F7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C4EE1B" w14:textId="77777777" w:rsidR="002D1798" w:rsidRPr="00FE2B43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W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EF727F" w14:textId="77777777" w:rsidR="002D1798" w:rsidRPr="00136944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087988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7.544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2B38F0" w14:textId="3EED7D95" w:rsidR="002D1798" w:rsidRPr="00FE2B43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 w:rsidR="00B33716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</w:t>
            </w:r>
            <w:r w:rsidR="00B33716"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</w:t>
            </w:r>
            <w:r w:rsidR="00B33716" w:rsidRPr="00FE2B43">
              <w:rPr>
                <w:rFonts w:ascii="Palatino Linotype" w:eastAsia="Times New Roman" w:hAnsi="Palatino Linotype" w:cs="Times New Roman"/>
                <w:sz w:val="16"/>
                <w:szCs w:val="18"/>
                <w:vertAlign w:val="superscript"/>
                <w:lang w:val="en-US" w:eastAsia="de-DE"/>
              </w:rPr>
              <w:t xml:space="preserve"> </w:t>
            </w:r>
            <w:r w:rsidR="00B33716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34238E" w14:textId="385D594E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7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3C7769" w14:paraId="160092FE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37BC5A" w14:textId="5DDC7C54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lastRenderedPageBreak/>
              <w:t>2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41A1EF" w14:textId="77777777" w:rsidR="002D1798" w:rsidRPr="00713A1B" w:rsidRDefault="002D1798" w:rsidP="00834763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Leu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1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,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Glu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)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6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,Mser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7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]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L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EE347A" w14:textId="77777777" w:rsidR="002D1798" w:rsidRPr="00921FB3" w:rsidRDefault="002D1798" w:rsidP="00834763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600077" w14:textId="77777777" w:rsidR="002D1798" w:rsidRPr="000C13F1" w:rsidRDefault="002D1798" w:rsidP="00834763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68.621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FEAE66" w14:textId="77777777" w:rsidR="002D1798" w:rsidRPr="00FE2B43" w:rsidRDefault="002D1798" w:rsidP="00834763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75385F" w14:textId="245FBEE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641CA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3C7769" w14:paraId="41F85030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13E521" w14:textId="6E9A7C4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9E813" w14:textId="77777777" w:rsidR="002D1798" w:rsidRPr="004021BB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Met(O)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1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MC-L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 xml:space="preserve"> 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58E684" w14:textId="77777777" w:rsidR="002D1798" w:rsidRPr="00921FB3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8FFF9D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hAnsi="Palatino Linotype"/>
                <w:color w:val="000000"/>
                <w:sz w:val="16"/>
                <w:szCs w:val="16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0.547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4E0393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EBFA90" w14:textId="082CA6ED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641CA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3C7769" w14:paraId="7754DE84" w14:textId="77777777" w:rsidTr="00290A31">
        <w:trPr>
          <w:cantSplit/>
          <w:trHeight w:val="30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290E29" w14:textId="379EA0D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13B19" w14:textId="77777777" w:rsidR="002D1798" w:rsidRPr="004021BB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Leu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1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]MC‐M(O)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14FFD5" w14:textId="77777777" w:rsidR="002D1798" w:rsidRPr="00921FB3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A74860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hAnsi="Palatino Linotype"/>
                <w:color w:val="000000"/>
                <w:sz w:val="16"/>
                <w:szCs w:val="16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0.547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9054FB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thiol, </w:t>
            </w:r>
            <w:r w:rsidRPr="00725554">
              <w:rPr>
                <w:rFonts w:ascii="Palatino Linotype" w:eastAsia="Times New Roman" w:hAnsi="Palatino Linotype" w:cs="Times New Roman"/>
                <w:i/>
                <w:sz w:val="16"/>
                <w:szCs w:val="18"/>
                <w:lang w:val="en-US" w:eastAsia="de-DE"/>
              </w:rPr>
              <w:t>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-oxidation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18ED50" w14:textId="2EB28D6D" w:rsidR="002D1798" w:rsidRPr="00271DA5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3371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,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3C7769" w14:paraId="5707F402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E96099" w14:textId="5B8DF58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3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2B7DC3" w14:textId="77777777" w:rsidR="002D1798" w:rsidRPr="004021BB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</w:pP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Leu</w:t>
            </w:r>
            <w:proofErr w:type="gramStart"/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eastAsia="de-DE"/>
              </w:rPr>
              <w:t>1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,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eastAsia="de-DE"/>
              </w:rPr>
              <w:t>D</w:t>
            </w:r>
            <w:proofErr w:type="gramEnd"/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MC</w:t>
            </w:r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‐</w:t>
            </w:r>
            <w:proofErr w:type="spellStart"/>
            <w:r w:rsidRPr="004021B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eastAsia="de-DE"/>
              </w:rPr>
              <w:t>Hph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8473D0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5BC177" w14:textId="77777777" w:rsidR="002D1798" w:rsidRPr="002D1798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fr-CA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0.580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19AFF8" w14:textId="77777777" w:rsidR="002D1798" w:rsidRPr="002D1798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0B0B6" w14:textId="340C8C3E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456E9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54358" w14:paraId="542F232F" w14:textId="77777777" w:rsidTr="00290A31">
        <w:trPr>
          <w:cantSplit/>
          <w:trHeight w:val="269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28CBEA" w14:textId="7010510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3AC06" w14:textId="77777777" w:rsidR="002D1798" w:rsidRPr="002D1798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fr-CA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-Phe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fr-CA" w:eastAsia="de-DE"/>
              </w:rPr>
              <w:t>1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]MC‐L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8B17C1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1B1C15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0.580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112AB7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A0AD8E" w14:textId="465D9CB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7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37635F" w14:paraId="6DE1D183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65B2EB" w14:textId="3D02048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8DA9F9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Leu</w:t>
            </w:r>
            <w:r w:rsidRPr="0015456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F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BEB609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5A456C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0.580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260506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9B60EB" w14:textId="1F6AD06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54358" w14:paraId="19682946" w14:textId="77777777" w:rsidTr="00290A31">
        <w:trPr>
          <w:cantSplit/>
          <w:trHeight w:val="3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2F8CFF" w14:textId="1173F6A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40D699" w14:textId="77777777" w:rsidR="002D1798" w:rsidRPr="00E520F4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KynR</w:t>
            </w:r>
            <w:proofErr w:type="spellEnd"/>
            <w:r w:rsidR="005A1266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757BC1" w14:textId="77777777" w:rsidR="002D1798" w:rsidRPr="00FE2B43" w:rsidRDefault="002D1798" w:rsidP="005F2445">
            <w:pPr>
              <w:spacing w:after="0" w:line="340" w:lineRule="atLeast"/>
              <w:ind w:left="-110" w:right="-104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8"/>
                <w:lang w:val="en-US" w:eastAsia="de-DE"/>
              </w:rPr>
            </w:pPr>
            <w:r w:rsidRPr="00B3000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C</w:t>
            </w:r>
            <w:r w:rsidRPr="00B3000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53</w:t>
            </w:r>
            <w:r w:rsidRPr="00B3000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H</w:t>
            </w:r>
            <w:r w:rsidRPr="00B3000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73</w:t>
            </w:r>
            <w:r w:rsidRPr="00B3000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N</w:t>
            </w:r>
            <w:r w:rsidRPr="00B3000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11</w:t>
            </w:r>
            <w:r w:rsidRPr="00B3000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  <w:t>O</w:t>
            </w:r>
            <w:r w:rsidRPr="00B3000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val="en-US"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198298" w14:textId="77777777" w:rsidR="002D1798" w:rsidRPr="000C13F1" w:rsidRDefault="002D1798" w:rsidP="005F2445">
            <w:pPr>
              <w:spacing w:after="0" w:line="340" w:lineRule="atLeast"/>
              <w:ind w:left="-110"/>
              <w:jc w:val="center"/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1.538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B3AEC7" w14:textId="77777777" w:rsidR="002D1798" w:rsidRPr="00E520F4" w:rsidRDefault="002D1798" w:rsidP="005F2445">
            <w:pPr>
              <w:spacing w:after="0" w:line="340" w:lineRule="atLeast"/>
              <w:ind w:left="-59" w:right="-137"/>
              <w:jc w:val="center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US" w:eastAsia="de-DE"/>
              </w:rPr>
            </w:pPr>
            <w:r w:rsidRPr="00077B5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44CC8D" w14:textId="506EC48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587D7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54358" w14:paraId="5CA58636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041335" w14:textId="28C9143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61BB9C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Asp</w:t>
            </w:r>
            <w:proofErr w:type="gramStart"/>
            <w:r w:rsidRPr="00400A4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,ADMAdda</w:t>
            </w:r>
            <w:proofErr w:type="gramEnd"/>
            <w:r w:rsidRPr="00400A4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6723F7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DBA1D4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2.522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DC3FD2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9343A" w14:textId="4477918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7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54358" w14:paraId="799390CE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1AAA18" w14:textId="451975B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FC4ACF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Asp</w:t>
            </w:r>
            <w:proofErr w:type="gramStart"/>
            <w:r w:rsidRPr="00CB6AD0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,ADMAdda</w:t>
            </w:r>
            <w:proofErr w:type="gramEnd"/>
            <w:r w:rsidRPr="00CB6AD0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,Dhb</w:t>
            </w:r>
            <w:r w:rsidRPr="00CB6AD0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CEDD36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093DC2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2.522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92E67D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NMR, HRMS, 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AA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A106ED" w14:textId="3A16608D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46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54358" w14:paraId="1A9AE301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271F74" w14:textId="7CC6EC36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EE7F47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ADMAdda</w:t>
            </w:r>
            <w:r w:rsidRPr="00700ACE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95B456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343683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2.522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C0F50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45418" w14:textId="39DDE8A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54358" w14:paraId="73D6D52B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035F60" w14:textId="7660CCE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6EC0AF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hty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E2FF78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6F8F35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2.522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5E4C1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5ADBC" w14:textId="3BAC4247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54358" w14:paraId="1F2DB46A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BCC497" w14:textId="7AA27CEE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CE92F8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Asp</w:t>
            </w:r>
            <w:proofErr w:type="gramStart"/>
            <w:r w:rsidRPr="00CF45DF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,(</w:t>
            </w:r>
            <w:proofErr w:type="gramEnd"/>
            <w:r w:rsidRPr="00974D1F">
              <w:rPr>
                <w:rFonts w:ascii="Palatino Linotype" w:eastAsia="Times New Roman" w:hAnsi="Palatino Linotype" w:cs="Times New Roman"/>
                <w:bCs/>
                <w:i/>
                <w:color w:val="000000"/>
                <w:sz w:val="16"/>
                <w:szCs w:val="16"/>
                <w:lang w:val="en-GB" w:eastAsia="de-DE"/>
              </w:rPr>
              <w:t>E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)-Dhb</w:t>
            </w:r>
            <w:r w:rsidRPr="00CF45DF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HtyW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E92430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1E1516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2.559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BCA0D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NMR,</w:t>
            </w:r>
            <w:r w:rsidRPr="00FE2B43">
              <w:rPr>
                <w:rFonts w:ascii="AdvP49811" w:eastAsia="Calibri" w:hAnsi="AdvP49811" w:cs="AdvP49811"/>
                <w:sz w:val="18"/>
                <w:szCs w:val="18"/>
                <w:lang w:val="en-US"/>
              </w:rPr>
              <w:t xml:space="preserve"> 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23457D" w14:textId="614922E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E727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54358" w14:paraId="498F3B46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6EFE7B" w14:textId="469FB8C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258276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RY(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OMe</w:t>
            </w:r>
            <w:proofErr w:type="spell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)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0AB12D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3BC9B0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4.506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B54392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EE21B1" w14:textId="38F51B47" w:rsidR="002D1798" w:rsidRPr="00C449F0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C449F0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B76D86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76</w:t>
            </w:r>
            <w:r w:rsidRPr="00C449F0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54358" w14:paraId="6EC39C1D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E1BA35" w14:textId="787FE5E1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4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B14B8F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Asp³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</w:t>
            </w:r>
            <w:proofErr w:type="spellStart"/>
            <w:proofErr w:type="gram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Hty</w:t>
            </w:r>
            <w:proofErr w:type="spell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(</w:t>
            </w:r>
            <w:proofErr w:type="spellStart"/>
            <w:proofErr w:type="gram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OMe</w:t>
            </w:r>
            <w:proofErr w:type="spell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)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AC91A7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5C924E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4.538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657D9F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911AF3" w14:textId="5EB6329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C7CD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54358" w14:paraId="2A9EA859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48FB72" w14:textId="5DA2EF2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32871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Y(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OMe</w:t>
            </w:r>
            <w:proofErr w:type="spellEnd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)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9363B2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648C0A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4.538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5D3685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LC–MS/MS</w:t>
            </w:r>
            <w:r>
              <w:rPr>
                <w:rFonts w:ascii="Palatino Linotype" w:eastAsia="Times New Roman" w:hAnsi="Palatino Linotype" w:cs="Times New Roman"/>
                <w:sz w:val="16"/>
                <w:szCs w:val="16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0172D2" w14:textId="1132B558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2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C17DC7" w14:paraId="4659777D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AD31CE" w14:textId="4EBDCCA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5C6CA6" w14:textId="77777777" w:rsidR="002D1798" w:rsidRPr="002D1798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seco‐4/5]MC‐Hty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C0FAB6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5F133A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6.554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715C40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D0EB0" w14:textId="0EBF42FE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C7CD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C17DC7" w14:paraId="5E76FA58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49D26B" w14:textId="626073C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A552C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ADMAdda</w:t>
            </w:r>
            <w:r w:rsidRPr="006B7AAB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(H</w:t>
            </w:r>
            <w:proofErr w:type="gramStart"/>
            <w:r w:rsidRPr="00136944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)YR</w:t>
            </w:r>
            <w:proofErr w:type="gram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424E07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B8429A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6.554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DFE28B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02A4BE" w14:textId="00B72F8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8C5DC5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C17DC7" w14:paraId="556FB0B2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6EDC69" w14:textId="2945E4E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0A64D6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s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er</w:t>
            </w:r>
            <w:r w:rsidRPr="00960575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7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CB4486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10C044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6.5542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ACC6A6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D8EE4" w14:textId="5A79BAFA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C7CD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2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25C7D" w14:paraId="2799A3B8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DA7DC6" w14:textId="796BE67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7D7FE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Leu</w:t>
            </w:r>
            <w:proofErr w:type="gramStart"/>
            <w:r w:rsidRPr="00A324F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,ADMAdda</w:t>
            </w:r>
            <w:proofErr w:type="gramEnd"/>
            <w:r w:rsidRPr="00A324F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L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C5F48D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43B7CA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8.6063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EE8FE2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12A03A" w14:textId="0782D4C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456E9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125C7D" w14:paraId="24EE00A5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2A8ABB" w14:textId="3B75F817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190D50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ADMAdda</w:t>
            </w:r>
            <w:r w:rsidRPr="002B1D4C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RHa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2086B0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DBD27E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9.576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2733B2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F6FA53" w14:textId="41295159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456E9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C17DC7" w14:paraId="03C52E2F" w14:textId="77777777" w:rsidTr="00290A31">
        <w:trPr>
          <w:cantSplit/>
          <w:trHeight w:val="156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9B8026" w14:textId="37BB6A7D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901336" w14:textId="77777777" w:rsidR="002D1798" w:rsidRPr="00FE2B43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Leu</w:t>
            </w:r>
            <w:r w:rsidRPr="002B1D4C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R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3DDD8D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694961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79.612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31024E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322BC0" w14:textId="105330B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7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C17DC7" w14:paraId="4B85FAA2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8974DA" w14:textId="2BF118F9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49661" w14:textId="77777777" w:rsidR="002D1798" w:rsidRPr="002D1798" w:rsidRDefault="002D1798" w:rsidP="005F2445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OiaR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19D024" w14:textId="77777777" w:rsidR="002D1798" w:rsidRPr="00136944" w:rsidRDefault="002D1798" w:rsidP="005F2445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52EB2B" w14:textId="77777777" w:rsidR="002D1798" w:rsidRPr="000C13F1" w:rsidRDefault="002D1798" w:rsidP="005F2445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83.538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148E4A" w14:textId="77777777" w:rsidR="002D1798" w:rsidRPr="00FE2B43" w:rsidRDefault="002D1798" w:rsidP="005F2445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077B5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/MS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A3732A" w14:textId="7005B1E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587D7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C17DC7" w14:paraId="55CA24E8" w14:textId="77777777" w:rsidTr="00290A31">
        <w:trPr>
          <w:cantSplit/>
          <w:trHeight w:val="228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ECF3AA" w14:textId="5B57E0F2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4CA04B" w14:textId="77777777" w:rsidR="002D1798" w:rsidRPr="00FE2B43" w:rsidRDefault="002D1798" w:rsidP="00FC76A2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M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et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(O)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1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,Glu</w:t>
            </w:r>
            <w:proofErr w:type="gram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(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OM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)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6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MC‐L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val="en-CA"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AE2780" w14:textId="77777777" w:rsidR="002D1798" w:rsidRPr="00921FB3" w:rsidRDefault="002D1798" w:rsidP="00FC76A2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2E3391" w14:textId="77777777" w:rsidR="002D1798" w:rsidRPr="000C13F1" w:rsidRDefault="002D1798" w:rsidP="00FC76A2">
            <w:pPr>
              <w:spacing w:after="0" w:line="340" w:lineRule="atLeast"/>
              <w:ind w:left="-176" w:right="-181"/>
              <w:jc w:val="center"/>
              <w:rPr>
                <w:rFonts w:ascii="Palatino Linotype" w:hAnsi="Palatino Linotype"/>
                <w:color w:val="000000"/>
                <w:sz w:val="16"/>
                <w:szCs w:val="16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84.562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7D01E4" w14:textId="77777777" w:rsidR="002D1798" w:rsidRPr="00FE2B43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E54DB" w14:textId="2585EBC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641CAC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C17DC7" w14:paraId="753C84C1" w14:textId="77777777" w:rsidTr="00290A31">
        <w:trPr>
          <w:cantSplit/>
          <w:trHeight w:val="228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F6BFD5" w14:textId="555D919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5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2A2945" w14:textId="77777777" w:rsidR="002D1798" w:rsidRPr="00FE2B43" w:rsidRDefault="002D1798" w:rsidP="00FC76A2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Leu</w:t>
            </w:r>
            <w:r w:rsidRPr="00070D50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HphR</w:t>
            </w:r>
            <w:proofErr w:type="spell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7DFC36" w14:textId="77777777" w:rsidR="002D1798" w:rsidRPr="00136944" w:rsidRDefault="002D1798" w:rsidP="00FC76A2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414351" w14:textId="77777777" w:rsidR="002D1798" w:rsidRPr="000C13F1" w:rsidRDefault="002D1798" w:rsidP="00FC76A2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84.5957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C03E87" w14:textId="77777777" w:rsidR="002D1798" w:rsidRPr="00FE2B43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2B8FE7" w14:textId="627FBFF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047BB4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7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C17DC7" w14:paraId="0CA5F4DB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BDD96C" w14:textId="01A7E485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9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AE112" w14:textId="77777777" w:rsidR="002D1798" w:rsidRPr="002D1798" w:rsidRDefault="002D1798" w:rsidP="00FC76A2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fr-CA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-Leu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fr-CA" w:eastAsia="de-DE"/>
              </w:rPr>
              <w:t>1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]MC-M(O</w:t>
            </w:r>
            <w:proofErr w:type="gram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2)R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  <w:proofErr w:type="gram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A94B67" w14:textId="77777777" w:rsidR="002D1798" w:rsidRPr="00921FB3" w:rsidRDefault="002D1798" w:rsidP="00FC76A2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72555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51402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1</w:t>
            </w:r>
            <w:r w:rsidRPr="0072555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51402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72555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51402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72555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51402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  <w:r w:rsidRPr="00725554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BE7C6A" w14:textId="77777777" w:rsidR="002D1798" w:rsidRPr="000C13F1" w:rsidRDefault="002D1798" w:rsidP="00FC76A2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86.542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B7F215" w14:textId="77777777" w:rsidR="002D1798" w:rsidRPr="00514024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val="en-CA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</w:t>
            </w: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MS/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thiol, </w:t>
            </w:r>
            <w:r w:rsidRPr="00725554">
              <w:rPr>
                <w:rFonts w:ascii="Palatino Linotype" w:eastAsia="Times New Roman" w:hAnsi="Palatino Linotype" w:cs="Times New Roman"/>
                <w:i/>
                <w:sz w:val="16"/>
                <w:szCs w:val="18"/>
                <w:lang w:val="en-US" w:eastAsia="de-DE"/>
              </w:rPr>
              <w:t>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-oxidation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CEE7F8" w14:textId="5FCAE280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C17DC7" w14:paraId="00A1C4D0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AF2E47" w14:textId="20F66370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0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8F46E4" w14:textId="77777777" w:rsidR="002D1798" w:rsidRPr="00FE2B43" w:rsidRDefault="002D1798" w:rsidP="00FC76A2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ADMAdda</w:t>
            </w:r>
            <w:r w:rsidRPr="00BB793D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5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(H</w:t>
            </w:r>
            <w:proofErr w:type="gramStart"/>
            <w:r w:rsidRPr="00BB793D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en-GB" w:eastAsia="de-DE"/>
              </w:rPr>
              <w:t>4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)</w:t>
            </w:r>
            <w:proofErr w:type="spellStart"/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YHar</w:t>
            </w:r>
            <w:proofErr w:type="spellEnd"/>
            <w:proofErr w:type="gramEnd"/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9F5E49" w14:textId="77777777" w:rsidR="002D1798" w:rsidRPr="00136944" w:rsidRDefault="002D1798" w:rsidP="00FC76A2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8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F0FEF7" w14:textId="77777777" w:rsidR="002D1798" w:rsidRPr="000C13F1" w:rsidRDefault="002D1798" w:rsidP="00FC76A2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90.5699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7251E0" w14:textId="77777777" w:rsidR="002D1798" w:rsidRPr="00FE2B43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sz w:val="16"/>
                <w:szCs w:val="16"/>
                <w:lang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BBD9DD" w14:textId="2B89CBE5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8C5DC5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33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C17DC7" w14:paraId="6FD79E05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0804A7" w14:textId="27517E1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A75123" w14:textId="77777777" w:rsidR="002D1798" w:rsidRPr="002D1798" w:rsidRDefault="002D1798" w:rsidP="00FC76A2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NfkR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E0822E" w14:textId="77777777" w:rsidR="002D1798" w:rsidRPr="00136944" w:rsidRDefault="002D1798" w:rsidP="00FC76A2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73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EF1015" w14:textId="77777777" w:rsidR="002D1798" w:rsidRPr="000C13F1" w:rsidRDefault="002D1798" w:rsidP="00FC76A2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099.5338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8A249" w14:textId="77777777" w:rsidR="002D1798" w:rsidRPr="00FE2B43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077B51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, thiol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86AE3F" w14:textId="661B3FB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587D7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E93BD2" w14:paraId="1BAE8295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D61EAD" w14:textId="7C5F9C8C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63AC3C" w14:textId="77777777" w:rsidR="002D1798" w:rsidRPr="00FE2B43" w:rsidRDefault="002D1798" w:rsidP="00FC76A2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[</w:t>
            </w:r>
            <w:r w:rsidRPr="00E84D09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en-GB" w:eastAsia="de-DE"/>
              </w:rPr>
              <w:t>D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-Leu</w:t>
            </w:r>
            <w:r w:rsidRPr="00CF747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en-GB" w:eastAsia="de-DE"/>
              </w:rPr>
              <w:t>1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]</w:t>
            </w:r>
            <w:r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MC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‐HtyR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D36E63" w14:textId="77777777" w:rsidR="002D1798" w:rsidRPr="00136944" w:rsidRDefault="002D1798" w:rsidP="00FC76A2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6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0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3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3E97B8" w14:textId="77777777" w:rsidR="002D1798" w:rsidRPr="000C13F1" w:rsidRDefault="002D1798" w:rsidP="00FC76A2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100.5906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4F39D1" w14:textId="77777777" w:rsidR="002D1798" w:rsidRPr="00FE2B43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LC-MS/M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A0E2C" w14:textId="3E67C212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456E9B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14</w:t>
            </w:r>
            <w:r w:rsidR="00927CC8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9</w:t>
            </w:r>
            <w:bookmarkStart w:id="0" w:name="_GoBack"/>
            <w:bookmarkEnd w:id="0"/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24382" w14:paraId="29622619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D44461" w14:textId="7B059B08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en-GB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00432" w14:textId="77777777" w:rsidR="002D1798" w:rsidRPr="004E68FA" w:rsidRDefault="002D1798" w:rsidP="00FC76A2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</w:pP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 xml:space="preserve">MC-LR </w:t>
            </w:r>
            <w:proofErr w:type="spellStart"/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>Cys</w:t>
            </w:r>
            <w:proofErr w:type="spellEnd"/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en-GB" w:eastAsia="de-DE"/>
              </w:rPr>
              <w:t xml:space="preserve"> conjugate</w:t>
            </w:r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BDCC87" w14:textId="77777777" w:rsidR="002D1798" w:rsidRPr="00136944" w:rsidRDefault="002D1798" w:rsidP="00FC76A2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2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5C3321" w14:textId="77777777" w:rsidR="002D1798" w:rsidRPr="000C13F1" w:rsidRDefault="002D1798" w:rsidP="00FC76A2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en-US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115.568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225BE5" w14:textId="77777777" w:rsidR="002D1798" w:rsidRPr="00FE2B43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</w:pP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HRMS, MS/MS, semisynthesi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C310A" w14:textId="1F958D4B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fldChar w:fldCharType="begin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instrText xml:space="preserve"> ADDIN EN.CITE &lt;EndNote&gt;&lt;Cite&gt;&lt;Author&gt;Namikoshi&lt;/Author&gt;&lt;Year&gt;1995&lt;/Year&gt;&lt;RecNum&gt;45&lt;/RecNum&gt;&lt;record&gt;&lt;rec-number&gt;45&lt;/rec-number&gt;&lt;ref-type name='Journal Article'&gt;17&lt;/ref-type&gt;&lt;contributors&gt;&lt;authors&gt;&lt;author&gt;Namikoshi, M.&lt;/author&gt;&lt;author&gt; Sun, F.&lt;/author&gt;&lt;author&gt; Choi, B.W.&lt;/author&gt;&lt;author&gt;Rinehart, K.L.&lt;/author&gt;&lt;author&gt; Carmichael, W.W.&lt;/author&gt;&lt;author&gt; Evans, W.R. &lt;/author&gt;&lt;author&gt;Beasley, V.R.&lt;/author&gt;&lt;/authors&gt;&lt;/contributors&gt;&lt;titles&gt;&lt;title&gt;Seven more microcystins from Homer lake cells: application of the general method for structure assignment of peptides containing,-dehydroamino acid unit(s).&lt;/title&gt;&lt;secondary-title&gt;J. Org. Chem&lt;/secondary-title&gt;&lt;/titles&gt;&lt;pages&gt;3671-3679&lt;/pages&gt;&lt;volume&gt;60&lt;/volume&gt;&lt;dates&gt;&lt;year&gt;1995&lt;/year&gt;&lt;/dates&gt;&lt;urls&gt;&lt;/urls&gt;&lt;/record&gt;&lt;/Cite&gt;&lt;/EndNote&gt;</w:instrTex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fldChar w:fldCharType="separate"/>
            </w:r>
            <w:r w:rsidR="003D49E1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79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fldChar w:fldCharType="end"/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24382" w14:paraId="527B919B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5C6247" w14:textId="2119875B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33056D" w14:textId="77777777" w:rsidR="002D1798" w:rsidRPr="004E68FA" w:rsidRDefault="002D1798" w:rsidP="00FC76A2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</w:pP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[</w:t>
            </w: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fr-CA" w:eastAsia="de-DE"/>
              </w:rPr>
              <w:t>D</w:t>
            </w: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-Leu</w:t>
            </w: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fr-CA" w:eastAsia="de-DE"/>
              </w:rPr>
              <w:t>1</w:t>
            </w: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 xml:space="preserve">]MC-LR Cys </w:t>
            </w:r>
            <w:proofErr w:type="spellStart"/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conjugate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63F2F4" w14:textId="77777777" w:rsidR="002D1798" w:rsidRPr="00136944" w:rsidRDefault="002D1798" w:rsidP="00FC76A2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55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87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1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bscript"/>
                <w:lang w:eastAsia="de-DE"/>
              </w:rPr>
              <w:t>14</w:t>
            </w:r>
            <w:r w:rsidRPr="00921FB3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6C31A4" w14:textId="77777777" w:rsidR="002D1798" w:rsidRPr="000C13F1" w:rsidRDefault="002D1798" w:rsidP="00FC76A2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fr-CA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157.615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B9207E" w14:textId="77777777" w:rsidR="002D1798" w:rsidRPr="00136944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</w:pPr>
            <w:r w:rsidRPr="00136944"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HR</w:t>
            </w:r>
            <w:r w:rsidRPr="00136944"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MS/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,</w:t>
            </w:r>
          </w:p>
          <w:p w14:paraId="77205949" w14:textId="77777777" w:rsidR="002D1798" w:rsidRPr="00136944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highlight w:val="yellow"/>
                <w:lang w:val="fr-CA" w:eastAsia="de-DE"/>
              </w:rPr>
            </w:pPr>
            <w:r w:rsidRPr="00136944"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semisynthesis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0E4BB8" w14:textId="056040D7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24382" w14:paraId="501E5CC0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8DD740" w14:textId="6B6A74DD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879A54" w14:textId="77777777" w:rsidR="002D1798" w:rsidRPr="002D1798" w:rsidRDefault="002D1798" w:rsidP="00FC76A2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fr-CA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-Leu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fr-CA" w:eastAsia="de-DE"/>
              </w:rPr>
              <w:t>1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 xml:space="preserve">]MC-LR Cys 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sulfoxid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 xml:space="preserve"> 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conjugate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384775" w14:textId="77777777" w:rsidR="002D1798" w:rsidRPr="00136944" w:rsidRDefault="002D1798" w:rsidP="00FC76A2">
            <w:pPr>
              <w:ind w:left="-159" w:right="-106"/>
              <w:jc w:val="center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55</w:t>
            </w: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87</w:t>
            </w: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11</w:t>
            </w: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15</w:t>
            </w: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1A1D28" w14:textId="77777777" w:rsidR="002D1798" w:rsidRPr="000C13F1" w:rsidRDefault="002D1798" w:rsidP="00FC76A2">
            <w:pPr>
              <w:ind w:left="-176" w:right="-181"/>
              <w:jc w:val="center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173.6104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D820A" w14:textId="77777777" w:rsidR="002D1798" w:rsidRPr="002D1798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  <w:t>LC-HRMS/MS,</w:t>
            </w:r>
          </w:p>
          <w:p w14:paraId="0CD292E0" w14:textId="77777777" w:rsidR="002D1798" w:rsidRPr="00514024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  <w:t>semisynthesi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 w:rsidRPr="00725554">
              <w:rPr>
                <w:rFonts w:ascii="Palatino Linotype" w:eastAsia="Times New Roman" w:hAnsi="Palatino Linotype" w:cs="Times New Roman"/>
                <w:i/>
                <w:sz w:val="16"/>
                <w:szCs w:val="18"/>
                <w:lang w:val="en-US" w:eastAsia="de-DE"/>
              </w:rPr>
              <w:t>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-oxidation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595BAB" w14:textId="58A420A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24382" w14:paraId="563ADA6A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D92358" w14:textId="6E123513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2DA889" w14:textId="77777777" w:rsidR="002D1798" w:rsidRPr="004E68FA" w:rsidRDefault="002D1798" w:rsidP="00FC76A2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</w:pP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[</w:t>
            </w: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fr-CA" w:eastAsia="de-DE"/>
              </w:rPr>
              <w:t>D</w:t>
            </w: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-Leu</w:t>
            </w: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fr-CA" w:eastAsia="de-DE"/>
              </w:rPr>
              <w:t>1</w:t>
            </w: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]MC-LR γ-</w:t>
            </w:r>
            <w:proofErr w:type="spellStart"/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GluCys</w:t>
            </w:r>
            <w:proofErr w:type="spellEnd"/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 xml:space="preserve"> </w:t>
            </w:r>
            <w:proofErr w:type="spellStart"/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conjugate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A740C7" w14:textId="77777777" w:rsidR="002D1798" w:rsidRPr="00136944" w:rsidRDefault="002D1798" w:rsidP="00FC76A2">
            <w:pPr>
              <w:ind w:left="-159" w:right="-106"/>
              <w:jc w:val="center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60</w:t>
            </w: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94</w:t>
            </w: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12</w:t>
            </w: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17</w:t>
            </w: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6CBDD4" w14:textId="77777777" w:rsidR="002D1798" w:rsidRPr="000C13F1" w:rsidRDefault="002D1798" w:rsidP="00FC76A2">
            <w:pPr>
              <w:ind w:left="-176" w:right="-181"/>
              <w:jc w:val="center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286.6581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BB35F3" w14:textId="77777777" w:rsidR="002D1798" w:rsidRPr="00707CEA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</w:pPr>
            <w:r w:rsidRPr="00707CEA"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HR</w:t>
            </w:r>
            <w:r w:rsidRPr="00707CEA"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MS/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,</w:t>
            </w:r>
          </w:p>
          <w:p w14:paraId="54116D23" w14:textId="77777777" w:rsidR="002D1798" w:rsidRPr="00941B94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</w:pPr>
            <w:proofErr w:type="gramStart"/>
            <w:r w:rsidRPr="00707CEA"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semisynthesis</w:t>
            </w:r>
            <w:proofErr w:type="gramEnd"/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94CAF5" w14:textId="2B8517AF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24382" w14:paraId="74CF1C2C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DA044D" w14:textId="4B8AFE3B" w:rsidR="002D1798" w:rsidRPr="00511BD5" w:rsidRDefault="002D1798" w:rsidP="00B33716">
            <w:pPr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lastRenderedPageBreak/>
              <w:t>2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E3D81D" w14:textId="77777777" w:rsidR="002D1798" w:rsidRPr="002D1798" w:rsidRDefault="002D1798" w:rsidP="00FC76A2">
            <w:pPr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fr-CA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-Leu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fr-CA" w:eastAsia="de-DE"/>
              </w:rPr>
              <w:t>1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]MC-LR γ-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GluCys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 xml:space="preserve"> 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sulfoxid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 xml:space="preserve"> 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conjugate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E697B8" w14:textId="77777777" w:rsidR="002D1798" w:rsidRPr="00136944" w:rsidRDefault="002D1798" w:rsidP="00FC76A2">
            <w:pPr>
              <w:ind w:left="-159" w:right="-106"/>
              <w:jc w:val="center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</w:pP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60</w:t>
            </w: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94</w:t>
            </w: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12</w:t>
            </w: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18</w:t>
            </w:r>
            <w:r w:rsidRPr="00921FB3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5736C0" w14:textId="77777777" w:rsidR="002D1798" w:rsidRPr="000C13F1" w:rsidRDefault="002D1798" w:rsidP="00FC76A2">
            <w:pPr>
              <w:ind w:left="-176" w:right="-181"/>
              <w:jc w:val="center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302.6530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DC337A" w14:textId="77777777" w:rsidR="002D1798" w:rsidRPr="00514024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</w:pPr>
            <w:r w:rsidRPr="00514024"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  <w:t>LC-HRMS/MS,</w:t>
            </w:r>
          </w:p>
          <w:p w14:paraId="0AAF8CFD" w14:textId="77777777" w:rsidR="002D1798" w:rsidRPr="00514024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</w:pPr>
            <w:r w:rsidRPr="00514024"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  <w:t>semisynthesi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 w:rsidRPr="00725554">
              <w:rPr>
                <w:rFonts w:ascii="Palatino Linotype" w:eastAsia="Times New Roman" w:hAnsi="Palatino Linotype" w:cs="Times New Roman"/>
                <w:i/>
                <w:sz w:val="16"/>
                <w:szCs w:val="18"/>
                <w:lang w:val="en-US" w:eastAsia="de-DE"/>
              </w:rPr>
              <w:t>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-oxidation</w:t>
            </w:r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C08C32" w14:textId="2BEA61D4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24382" w14:paraId="282EDD58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78C529" w14:textId="2E47FFAA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6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30956D" w14:textId="77777777" w:rsidR="002D1798" w:rsidRPr="004E68FA" w:rsidRDefault="002D1798" w:rsidP="00FC76A2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</w:pP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[</w:t>
            </w: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fr-CA" w:eastAsia="de-DE"/>
              </w:rPr>
              <w:t>D</w:t>
            </w: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-Leu</w:t>
            </w: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fr-CA" w:eastAsia="de-DE"/>
              </w:rPr>
              <w:t>1</w:t>
            </w:r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 xml:space="preserve">]MC-LR GSH </w:t>
            </w:r>
            <w:proofErr w:type="spellStart"/>
            <w:r w:rsidRPr="004E68F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conjugate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E16724" w14:textId="77777777" w:rsidR="002D1798" w:rsidRPr="00941B94" w:rsidRDefault="002D1798" w:rsidP="00FC76A2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707CE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62</w:t>
            </w:r>
            <w:r w:rsidRPr="00707CE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97</w:t>
            </w:r>
            <w:r w:rsidRPr="00707CE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13</w:t>
            </w:r>
            <w:r w:rsidRPr="00707CE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18</w:t>
            </w:r>
            <w:r w:rsidRPr="00707CE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3EA32D" w14:textId="77777777" w:rsidR="002D1798" w:rsidRPr="000C13F1" w:rsidRDefault="002D1798" w:rsidP="00FC76A2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fr-CA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343.6795</w:t>
            </w:r>
          </w:p>
        </w:tc>
        <w:tc>
          <w:tcPr>
            <w:tcW w:w="10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06B9AE" w14:textId="77777777" w:rsidR="002D1798" w:rsidRPr="00707CEA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</w:pPr>
            <w:r w:rsidRPr="00707CEA"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LC-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HR</w:t>
            </w:r>
            <w:r w:rsidRPr="00707CEA"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MS/M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,</w:t>
            </w:r>
          </w:p>
          <w:p w14:paraId="5B0E3B39" w14:textId="77777777" w:rsidR="002D1798" w:rsidRPr="00941B94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</w:pPr>
            <w:proofErr w:type="gramStart"/>
            <w:r w:rsidRPr="00707CEA">
              <w:rPr>
                <w:rFonts w:ascii="Palatino Linotype" w:eastAsia="Times New Roman" w:hAnsi="Palatino Linotype" w:cs="Times New Roman"/>
                <w:sz w:val="16"/>
                <w:szCs w:val="18"/>
                <w:lang w:val="fr-CA" w:eastAsia="de-DE"/>
              </w:rPr>
              <w:t>semisynthesis</w:t>
            </w:r>
            <w:proofErr w:type="gramEnd"/>
          </w:p>
        </w:tc>
        <w:tc>
          <w:tcPr>
            <w:tcW w:w="6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02F2F1" w14:textId="76884721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 w:rsidRPr="00FE2B43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  <w:tr w:rsidR="002D1798" w:rsidRPr="00F24382" w14:paraId="544F67AB" w14:textId="77777777" w:rsidTr="00290A31">
        <w:trPr>
          <w:cantSplit/>
          <w:trHeight w:val="144"/>
          <w:jc w:val="center"/>
        </w:trPr>
        <w:tc>
          <w:tcPr>
            <w:tcW w:w="3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8EE51FC" w14:textId="1B27FB9F" w:rsidR="002D1798" w:rsidRPr="00511BD5" w:rsidRDefault="002D1798" w:rsidP="00B33716">
            <w:pPr>
              <w:spacing w:after="0" w:line="340" w:lineRule="atLeast"/>
              <w:ind w:right="-195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6"/>
                <w:lang w:val="fr-CA" w:eastAsia="de-DE"/>
              </w:rPr>
            </w:pPr>
            <w:r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2</w:t>
            </w:r>
            <w:r w:rsidR="00443601" w:rsidRPr="00511BD5">
              <w:rPr>
                <w:rFonts w:ascii="Palatino Linotype" w:hAnsi="Palatino Linotype"/>
                <w:bCs/>
                <w:color w:val="000000"/>
                <w:sz w:val="16"/>
                <w:szCs w:val="16"/>
              </w:rPr>
              <w:t>69</w:t>
            </w:r>
          </w:p>
        </w:tc>
        <w:tc>
          <w:tcPr>
            <w:tcW w:w="178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9CC024B" w14:textId="77777777" w:rsidR="002D1798" w:rsidRPr="002D1798" w:rsidRDefault="002D1798" w:rsidP="00FC76A2">
            <w:pPr>
              <w:spacing w:after="0" w:line="340" w:lineRule="atLeast"/>
              <w:ind w:right="-57"/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[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2"/>
                <w:szCs w:val="12"/>
                <w:lang w:val="fr-CA" w:eastAsia="de-DE"/>
              </w:rPr>
              <w:t>D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-Leu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perscript"/>
                <w:lang w:val="fr-CA" w:eastAsia="de-DE"/>
              </w:rPr>
              <w:t>1</w:t>
            </w:r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 xml:space="preserve">]MC-LR GSH 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sulfoxide</w:t>
            </w:r>
            <w:proofErr w:type="spellEnd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 xml:space="preserve"> </w:t>
            </w:r>
            <w:proofErr w:type="spellStart"/>
            <w:r w:rsidRPr="002D1798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conjugate</w:t>
            </w:r>
            <w:proofErr w:type="spellEnd"/>
            <w:r w:rsidR="006C0AFB"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vertAlign w:val="superscript"/>
                <w:lang w:eastAsia="de-DE"/>
              </w:rPr>
              <w:t>b</w:t>
            </w:r>
          </w:p>
        </w:tc>
        <w:tc>
          <w:tcPr>
            <w:tcW w:w="70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280D79C" w14:textId="77777777" w:rsidR="002D1798" w:rsidRPr="00941B94" w:rsidRDefault="002D1798" w:rsidP="00FC76A2">
            <w:pPr>
              <w:spacing w:after="0" w:line="340" w:lineRule="atLeast"/>
              <w:ind w:left="-159" w:right="-106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eastAsia="de-DE"/>
              </w:rPr>
            </w:pPr>
            <w:r w:rsidRPr="00707CE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C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62</w:t>
            </w:r>
            <w:r w:rsidRPr="00707CE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H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97</w:t>
            </w:r>
            <w:r w:rsidRPr="00707CE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N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13</w:t>
            </w:r>
            <w:r w:rsidRPr="00707CE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O</w:t>
            </w:r>
            <w:r w:rsidRPr="00FD5B51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vertAlign w:val="subscript"/>
                <w:lang w:val="fr-CA" w:eastAsia="de-DE"/>
              </w:rPr>
              <w:t>19</w:t>
            </w:r>
            <w:r w:rsidRPr="00707CEA">
              <w:rPr>
                <w:rFonts w:ascii="Palatino Linotype" w:eastAsia="Times New Roman" w:hAnsi="Palatino Linotype" w:cs="Times New Roman"/>
                <w:bCs/>
                <w:color w:val="000000"/>
                <w:sz w:val="16"/>
                <w:szCs w:val="18"/>
                <w:lang w:val="fr-CA" w:eastAsia="de-DE"/>
              </w:rPr>
              <w:t>S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3DC1F6A" w14:textId="77777777" w:rsidR="002D1798" w:rsidRPr="000C13F1" w:rsidRDefault="002D1798" w:rsidP="00FC76A2">
            <w:pPr>
              <w:spacing w:after="0" w:line="340" w:lineRule="atLeast"/>
              <w:ind w:left="-176" w:right="-181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16"/>
                <w:lang w:val="fr-CA" w:eastAsia="de-DE"/>
              </w:rPr>
            </w:pPr>
            <w:r w:rsidRPr="000C13F1">
              <w:rPr>
                <w:rFonts w:ascii="Palatino Linotype" w:hAnsi="Palatino Linotype"/>
                <w:color w:val="000000"/>
                <w:sz w:val="16"/>
                <w:szCs w:val="16"/>
              </w:rPr>
              <w:t>1359.6744</w:t>
            </w:r>
          </w:p>
        </w:tc>
        <w:tc>
          <w:tcPr>
            <w:tcW w:w="100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EADF1A3" w14:textId="77777777" w:rsidR="002D1798" w:rsidRPr="002D1798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  <w:t>LC-HRMS/MS,</w:t>
            </w:r>
          </w:p>
          <w:p w14:paraId="021BD9AD" w14:textId="77777777" w:rsidR="002D1798" w:rsidRPr="00514024" w:rsidRDefault="002D1798" w:rsidP="00FC76A2">
            <w:pPr>
              <w:spacing w:after="0" w:line="340" w:lineRule="atLeast"/>
              <w:ind w:left="-110" w:right="-137"/>
              <w:jc w:val="center"/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</w:pPr>
            <w:r w:rsidRPr="002D1798">
              <w:rPr>
                <w:rFonts w:ascii="Palatino Linotype" w:eastAsia="Times New Roman" w:hAnsi="Palatino Linotype" w:cs="Times New Roman"/>
                <w:sz w:val="16"/>
                <w:szCs w:val="18"/>
                <w:lang w:val="en-CA" w:eastAsia="de-DE"/>
              </w:rPr>
              <w:t>semisynthesi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 xml:space="preserve">, </w:t>
            </w:r>
            <w:r w:rsidRPr="00725554">
              <w:rPr>
                <w:rFonts w:ascii="Palatino Linotype" w:eastAsia="Times New Roman" w:hAnsi="Palatino Linotype" w:cs="Times New Roman"/>
                <w:i/>
                <w:sz w:val="16"/>
                <w:szCs w:val="18"/>
                <w:lang w:val="en-US" w:eastAsia="de-DE"/>
              </w:rPr>
              <w:t>S</w:t>
            </w:r>
            <w:r>
              <w:rPr>
                <w:rFonts w:ascii="Palatino Linotype" w:eastAsia="Times New Roman" w:hAnsi="Palatino Linotype" w:cs="Times New Roman"/>
                <w:sz w:val="16"/>
                <w:szCs w:val="18"/>
                <w:lang w:val="en-US" w:eastAsia="de-DE"/>
              </w:rPr>
              <w:t>-oxidation</w:t>
            </w:r>
          </w:p>
        </w:tc>
        <w:tc>
          <w:tcPr>
            <w:tcW w:w="69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17A8510" w14:textId="16AFEF9E" w:rsidR="002D1798" w:rsidRPr="00FE2B43" w:rsidRDefault="002D1798" w:rsidP="003269CD">
            <w:pPr>
              <w:spacing w:after="0" w:line="340" w:lineRule="atLeast"/>
              <w:ind w:left="-137" w:right="-8"/>
              <w:jc w:val="center"/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</w:pP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[</w:t>
            </w:r>
            <w:r w:rsidR="009B44F9"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80</w:t>
            </w:r>
            <w:r>
              <w:rPr>
                <w:rFonts w:ascii="Palatino Linotype" w:eastAsia="Times New Roman" w:hAnsi="Palatino Linotype" w:cs="Times New Roman"/>
                <w:bCs/>
                <w:color w:val="0000FF"/>
                <w:sz w:val="16"/>
                <w:szCs w:val="18"/>
                <w:lang w:eastAsia="de-DE"/>
              </w:rPr>
              <w:t>]</w:t>
            </w:r>
          </w:p>
        </w:tc>
      </w:tr>
    </w:tbl>
    <w:p w14:paraId="0548E615" w14:textId="77777777" w:rsidR="0098507F" w:rsidRPr="00742747" w:rsidRDefault="00271DA5" w:rsidP="009F6AEB">
      <w:pPr>
        <w:autoSpaceDE w:val="0"/>
        <w:autoSpaceDN w:val="0"/>
        <w:adjustRightInd w:val="0"/>
        <w:spacing w:after="0" w:line="240" w:lineRule="auto"/>
        <w:ind w:left="284" w:right="283"/>
        <w:jc w:val="both"/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</w:pPr>
      <w:proofErr w:type="spellStart"/>
      <w:proofErr w:type="gramStart"/>
      <w:r w:rsidRPr="00271DA5">
        <w:rPr>
          <w:rFonts w:ascii="Palatino Linotype" w:eastAsia="Times New Roman" w:hAnsi="Palatino Linotype" w:cs="Times New Roman"/>
          <w:bCs/>
          <w:color w:val="000000"/>
          <w:sz w:val="18"/>
          <w:szCs w:val="18"/>
          <w:vertAlign w:val="superscript"/>
          <w:lang w:val="en-US" w:eastAsia="de-DE" w:bidi="en-US"/>
        </w:rPr>
        <w:t>a</w:t>
      </w:r>
      <w:proofErr w:type="spellEnd"/>
      <w:proofErr w:type="gramEnd"/>
      <w:r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 xml:space="preserve"> </w:t>
      </w:r>
      <w:r w:rsidR="0098507F" w:rsidRPr="002D1798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>Exact monoisotopic</w:t>
      </w:r>
      <w:r w:rsidR="001D1BE9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 xml:space="preserve"> neutral</w:t>
      </w:r>
      <w:r w:rsidR="0098507F" w:rsidRPr="002D1798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 xml:space="preserve"> mass</w:t>
      </w:r>
      <w:r w:rsidR="0098507F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 xml:space="preserve">. For protonated/deprotonated ions, </w:t>
      </w:r>
      <w:r w:rsidR="0098507F" w:rsidRPr="002D1798">
        <w:rPr>
          <w:rFonts w:ascii="Palatino Linotype" w:eastAsia="Times New Roman" w:hAnsi="Palatino Linotype" w:cs="Times New Roman"/>
          <w:bCs/>
          <w:i/>
          <w:color w:val="000000"/>
          <w:sz w:val="18"/>
          <w:szCs w:val="18"/>
          <w:lang w:val="en-US" w:eastAsia="de-DE" w:bidi="en-US"/>
        </w:rPr>
        <w:t>m</w:t>
      </w:r>
      <w:r w:rsidR="0098507F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>/</w:t>
      </w:r>
      <w:r w:rsidR="0098507F" w:rsidRPr="002D1798">
        <w:rPr>
          <w:rFonts w:ascii="Palatino Linotype" w:eastAsia="Times New Roman" w:hAnsi="Palatino Linotype" w:cs="Times New Roman"/>
          <w:bCs/>
          <w:i/>
          <w:color w:val="000000"/>
          <w:sz w:val="18"/>
          <w:szCs w:val="18"/>
          <w:lang w:val="en-US" w:eastAsia="de-DE" w:bidi="en-US"/>
        </w:rPr>
        <w:t>z</w:t>
      </w:r>
      <w:r w:rsidR="0098507F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 xml:space="preserve"> = (monoisotopic </w:t>
      </w:r>
      <w:r w:rsidR="00CD517D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 xml:space="preserve">neutral </w:t>
      </w:r>
      <w:r w:rsidR="0098507F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>mass +/− (</w:t>
      </w:r>
      <w:r w:rsidR="0098507F" w:rsidRPr="002D1798">
        <w:rPr>
          <w:rFonts w:ascii="Palatino Linotype" w:eastAsia="Times New Roman" w:hAnsi="Palatino Linotype" w:cs="Times New Roman"/>
          <w:bCs/>
          <w:i/>
          <w:color w:val="000000"/>
          <w:sz w:val="18"/>
          <w:szCs w:val="18"/>
          <w:lang w:val="en-US" w:eastAsia="de-DE" w:bidi="en-US"/>
        </w:rPr>
        <w:t>z</w:t>
      </w:r>
      <w:r w:rsidR="0098507F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 xml:space="preserve"> × 1.0073))/</w:t>
      </w:r>
      <w:r w:rsidR="0098507F" w:rsidRPr="002D1798">
        <w:rPr>
          <w:rFonts w:ascii="Palatino Linotype" w:eastAsia="Times New Roman" w:hAnsi="Palatino Linotype" w:cs="Times New Roman"/>
          <w:bCs/>
          <w:i/>
          <w:color w:val="000000"/>
          <w:sz w:val="18"/>
          <w:szCs w:val="18"/>
          <w:lang w:val="en-US" w:eastAsia="de-DE" w:bidi="en-US"/>
        </w:rPr>
        <w:t>z</w:t>
      </w:r>
      <w:r w:rsidR="00742747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>.</w:t>
      </w:r>
    </w:p>
    <w:p w14:paraId="58AF67A1" w14:textId="77777777" w:rsidR="004E68FA" w:rsidRDefault="00271DA5" w:rsidP="009F6AEB">
      <w:pPr>
        <w:autoSpaceDE w:val="0"/>
        <w:autoSpaceDN w:val="0"/>
        <w:adjustRightInd w:val="0"/>
        <w:spacing w:after="0" w:line="240" w:lineRule="auto"/>
        <w:ind w:left="284" w:right="283"/>
        <w:jc w:val="both"/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</w:pPr>
      <w:r>
        <w:rPr>
          <w:rFonts w:ascii="Palatino Linotype" w:eastAsia="Times New Roman" w:hAnsi="Palatino Linotype" w:cs="Times New Roman"/>
          <w:bCs/>
          <w:iCs/>
          <w:color w:val="000000"/>
          <w:sz w:val="18"/>
          <w:szCs w:val="18"/>
          <w:vertAlign w:val="superscript"/>
          <w:lang w:val="en-US" w:eastAsia="de-DE" w:bidi="en-US"/>
        </w:rPr>
        <w:t>b</w:t>
      </w:r>
      <w:r w:rsidR="00271EA1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 xml:space="preserve"> </w:t>
      </w:r>
      <w:r w:rsidR="001E5525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>C</w:t>
      </w:r>
      <w:r w:rsidR="004E68FA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>ongeners expected to form through chemical or biochemical transformations of other MCs rather than through biosynthesis by cyanobacteria, see section 5.7 for additional details</w:t>
      </w:r>
      <w:r w:rsidR="00742747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>.</w:t>
      </w:r>
    </w:p>
    <w:p w14:paraId="5C276793" w14:textId="77777777" w:rsidR="001E5525" w:rsidRDefault="001E5525" w:rsidP="009F6AEB">
      <w:pPr>
        <w:autoSpaceDE w:val="0"/>
        <w:autoSpaceDN w:val="0"/>
        <w:adjustRightInd w:val="0"/>
        <w:spacing w:after="0" w:line="240" w:lineRule="auto"/>
        <w:ind w:left="284" w:right="283"/>
        <w:jc w:val="both"/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</w:pPr>
      <w:r w:rsidRPr="001E5525">
        <w:rPr>
          <w:rFonts w:ascii="Palatino Linotype" w:eastAsia="Times New Roman" w:hAnsi="Palatino Linotype" w:cs="Times New Roman"/>
          <w:bCs/>
          <w:color w:val="000000"/>
          <w:sz w:val="18"/>
          <w:szCs w:val="18"/>
          <w:vertAlign w:val="superscript"/>
          <w:lang w:val="en-US" w:eastAsia="de-DE" w:bidi="en-US"/>
        </w:rPr>
        <w:t>c</w:t>
      </w:r>
      <w:r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 xml:space="preserve"> Entries 122 and 123 are a pair of congeners demethylated at different positions somewhere between C-2 and C-8 </w:t>
      </w:r>
      <w:r w:rsidR="00011DC7"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>of</w:t>
      </w:r>
      <w:r>
        <w:rPr>
          <w:rFonts w:ascii="Palatino Linotype" w:eastAsia="Times New Roman" w:hAnsi="Palatino Linotype" w:cs="Times New Roman"/>
          <w:bCs/>
          <w:color w:val="000000"/>
          <w:sz w:val="18"/>
          <w:szCs w:val="18"/>
          <w:lang w:val="en-US" w:eastAsia="de-DE" w:bidi="en-US"/>
        </w:rPr>
        <w:t xml:space="preserve"> their Adda moieties.</w:t>
      </w:r>
    </w:p>
    <w:p w14:paraId="6EBD554E" w14:textId="77777777" w:rsidR="009D1D00" w:rsidRDefault="009D1D00" w:rsidP="009F6AEB">
      <w:pPr>
        <w:adjustRightInd w:val="0"/>
        <w:snapToGrid w:val="0"/>
        <w:spacing w:after="0" w:line="260" w:lineRule="atLeast"/>
        <w:jc w:val="both"/>
        <w:rPr>
          <w:rFonts w:ascii="Palatino Linotype" w:eastAsia="Times New Roman" w:hAnsi="Palatino Linotype" w:cs="Times New Roman"/>
          <w:b/>
          <w:color w:val="000000"/>
          <w:sz w:val="18"/>
          <w:lang w:val="en-US" w:eastAsia="de-DE" w:bidi="en-US"/>
        </w:rPr>
      </w:pPr>
    </w:p>
    <w:p w14:paraId="707E888B" w14:textId="77777777" w:rsidR="000E1A55" w:rsidRDefault="000E1A55" w:rsidP="009F6AEB">
      <w:pPr>
        <w:adjustRightInd w:val="0"/>
        <w:snapToGrid w:val="0"/>
        <w:spacing w:after="0" w:line="260" w:lineRule="atLeast"/>
        <w:ind w:left="284" w:right="283"/>
        <w:jc w:val="both"/>
        <w:rPr>
          <w:rFonts w:ascii="Palatino Linotype" w:eastAsia="Times New Roman" w:hAnsi="Palatino Linotype" w:cs="Times New Roman"/>
          <w:b/>
          <w:color w:val="000000"/>
          <w:sz w:val="18"/>
          <w:lang w:val="en-US" w:eastAsia="de-DE" w:bidi="en-US"/>
        </w:rPr>
      </w:pPr>
      <w:r>
        <w:rPr>
          <w:rFonts w:ascii="Palatino Linotype" w:eastAsia="Times New Roman" w:hAnsi="Palatino Linotype" w:cs="Times New Roman"/>
          <w:b/>
          <w:color w:val="000000"/>
          <w:sz w:val="18"/>
          <w:lang w:val="en-US" w:eastAsia="de-DE" w:bidi="en-US"/>
        </w:rPr>
        <w:t>A</w:t>
      </w:r>
      <w:r w:rsidR="00CF7B4F" w:rsidRPr="00CF7B4F">
        <w:rPr>
          <w:rFonts w:ascii="Palatino Linotype" w:eastAsia="Times New Roman" w:hAnsi="Palatino Linotype" w:cs="Times New Roman"/>
          <w:b/>
          <w:color w:val="000000"/>
          <w:sz w:val="18"/>
          <w:lang w:val="en-US" w:eastAsia="de-DE" w:bidi="en-US"/>
        </w:rPr>
        <w:t>bbreviations</w:t>
      </w:r>
    </w:p>
    <w:p w14:paraId="41493C66" w14:textId="77777777" w:rsidR="009F6AEB" w:rsidRDefault="000E1A55" w:rsidP="009F6AEB">
      <w:pPr>
        <w:adjustRightInd w:val="0"/>
        <w:snapToGrid w:val="0"/>
        <w:spacing w:after="0" w:line="260" w:lineRule="atLeast"/>
        <w:ind w:left="284" w:right="283"/>
        <w:jc w:val="both"/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</w:pPr>
      <w:r>
        <w:rPr>
          <w:rFonts w:ascii="Palatino Linotype" w:eastAsia="Times New Roman" w:hAnsi="Palatino Linotype" w:cs="Times New Roman"/>
          <w:i/>
          <w:color w:val="000000"/>
          <w:sz w:val="18"/>
          <w:lang w:val="en-US" w:eastAsia="de-DE" w:bidi="en-US"/>
        </w:rPr>
        <w:t xml:space="preserve">Amino acids. 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Aha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aminoheptanoic</w:t>
      </w:r>
      <w:proofErr w:type="spellEnd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acid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Ab</w:t>
      </w:r>
      <w:r w:rsidR="004B6BEC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u</w:t>
      </w:r>
      <w:r w:rsidR="00C54509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E907B0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(Aba)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F04FB3" w:rsidRPr="002D1798">
        <w:rPr>
          <w:rFonts w:ascii="Palatino Linotype" w:eastAsia="Times New Roman" w:hAnsi="Palatino Linotype" w:cs="Times New Roman"/>
          <w:color w:val="000000"/>
          <w:sz w:val="16"/>
          <w:lang w:val="en-US" w:eastAsia="de-DE" w:bidi="en-US"/>
        </w:rPr>
        <w:t>L</w:t>
      </w:r>
      <w:r w:rsidR="00F04FB3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-2-aminobutyric acid (</w:t>
      </w:r>
      <w:r w:rsidR="00CF7B4F" w:rsidRPr="002D1798">
        <w:rPr>
          <w:rFonts w:ascii="Palatino Linotype" w:eastAsia="Times New Roman" w:hAnsi="Palatino Linotype" w:cs="Times New Roman"/>
          <w:color w:val="000000"/>
          <w:sz w:val="16"/>
          <w:lang w:val="en-US" w:eastAsia="de-DE" w:bidi="en-US"/>
        </w:rPr>
        <w:t>L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-2-aminobutanoic acid</w:t>
      </w:r>
      <w:r w:rsidR="00F04FB3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)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Apa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364A45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a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minopropionic acid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Aib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aminoisobutyric</w:t>
      </w:r>
      <w:proofErr w:type="spellEnd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acid 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(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aminoisobutyrate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)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Bu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2-amino-butyric acid 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(</w:t>
      </w:r>
      <w:r w:rsidR="00CF7B4F" w:rsidRPr="002D1798">
        <w:rPr>
          <w:rFonts w:ascii="Palatino Linotype" w:eastAsia="Times New Roman" w:hAnsi="Palatino Linotype" w:cs="Times New Roman"/>
          <w:color w:val="000000"/>
          <w:sz w:val="16"/>
          <w:lang w:val="en-US" w:eastAsia="de-DE" w:bidi="en-US"/>
        </w:rPr>
        <w:t>L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-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butyrine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)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ADMAdda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CF7B4F" w:rsidRPr="006D763B">
        <w:rPr>
          <w:rFonts w:ascii="Palatino Linotype" w:eastAsia="Times New Roman" w:hAnsi="Palatino Linotype" w:cs="Times New Roman"/>
          <w:i/>
          <w:color w:val="000000"/>
          <w:sz w:val="18"/>
          <w:lang w:val="en-US" w:eastAsia="de-DE" w:bidi="en-US"/>
        </w:rPr>
        <w:t>O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-acetyl-</w:t>
      </w:r>
      <w:r w:rsidR="00364A45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9-</w:t>
      </w:r>
      <w:r w:rsidR="00CF7B4F" w:rsidRPr="006D763B">
        <w:rPr>
          <w:rFonts w:ascii="Palatino Linotype" w:eastAsia="Times New Roman" w:hAnsi="Palatino Linotype" w:cs="Times New Roman"/>
          <w:i/>
          <w:color w:val="000000"/>
          <w:sz w:val="18"/>
          <w:lang w:val="en-US" w:eastAsia="de-DE" w:bidi="en-US"/>
        </w:rPr>
        <w:t>O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-de</w:t>
      </w:r>
      <w:r w:rsidR="00364A45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s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methylAdda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Dha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dehydroalanine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Dhb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dehydrobutyrine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DMAdda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C54509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9-</w:t>
      </w:r>
      <w:r w:rsidR="00CF7B4F" w:rsidRPr="006D763B">
        <w:rPr>
          <w:rFonts w:ascii="Palatino Linotype" w:eastAsia="Times New Roman" w:hAnsi="Palatino Linotype" w:cs="Times New Roman"/>
          <w:i/>
          <w:color w:val="000000"/>
          <w:sz w:val="18"/>
          <w:lang w:val="en-US" w:eastAsia="de-DE" w:bidi="en-US"/>
        </w:rPr>
        <w:t>O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-de</w:t>
      </w:r>
      <w:r w:rsidR="00364A45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s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methylAdda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514024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dmAdda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514024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Adda demethylated at C-2, C-6 or C-8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514024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E(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OMe</w:t>
      </w:r>
      <w:proofErr w:type="spellEnd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)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glutamic acid methyl</w:t>
      </w:r>
      <w:r w:rsidR="00364A45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ester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514024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H(2)Y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514024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514024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dihydrotyrosine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; 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(H4)Y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213D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4,5,6,7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-tetrahydrotyrosine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Har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homoarginine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Hil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homoisoleucine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Hph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homophenylalanine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Hty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homotyrosine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Kyn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Kynurenine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Me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CH</w:t>
      </w:r>
      <w:r w:rsidR="00CF7B4F" w:rsidRPr="006D763B">
        <w:rPr>
          <w:rFonts w:ascii="Palatino Linotype" w:eastAsia="Times New Roman" w:hAnsi="Palatino Linotype" w:cs="Times New Roman"/>
          <w:color w:val="000000"/>
          <w:sz w:val="18"/>
          <w:vertAlign w:val="subscript"/>
          <w:lang w:val="en-US" w:eastAsia="de-DE" w:bidi="en-US"/>
        </w:rPr>
        <w:t>3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534F5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Mdhb</w:t>
      </w:r>
      <w:proofErr w:type="spellEnd"/>
      <w:r w:rsidR="00534F5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, </w:t>
      </w:r>
      <w:r w:rsidR="00534F5F" w:rsidRPr="00136944">
        <w:rPr>
          <w:rFonts w:ascii="Palatino Linotype" w:eastAsia="Times New Roman" w:hAnsi="Palatino Linotype" w:cs="Times New Roman"/>
          <w:i/>
          <w:color w:val="000000"/>
          <w:sz w:val="18"/>
          <w:lang w:val="en-US" w:eastAsia="de-DE" w:bidi="en-US"/>
        </w:rPr>
        <w:t>N</w:t>
      </w:r>
      <w:r w:rsidR="00534F5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-methyldehydrobutyrine; 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M(O)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methionine-</w:t>
      </w:r>
      <w:r w:rsidR="00CF7B4F" w:rsidRPr="002D1798">
        <w:rPr>
          <w:rFonts w:ascii="Palatino Linotype" w:eastAsia="Times New Roman" w:hAnsi="Palatino Linotype" w:cs="Times New Roman"/>
          <w:i/>
          <w:color w:val="000000"/>
          <w:sz w:val="18"/>
          <w:lang w:val="en-US" w:eastAsia="de-DE" w:bidi="en-US"/>
        </w:rPr>
        <w:t>S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-oxide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514024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M(</w:t>
      </w:r>
      <w:r w:rsidR="00514024" w:rsidRPr="00514024">
        <w:rPr>
          <w:rFonts w:ascii="Palatino Linotype" w:eastAsia="Times New Roman" w:hAnsi="Palatino Linotype" w:cs="Times New Roman"/>
          <w:color w:val="000000"/>
          <w:sz w:val="18"/>
          <w:lang w:val="en-CA" w:eastAsia="de-DE" w:bidi="en-US"/>
        </w:rPr>
        <w:t>O</w:t>
      </w:r>
      <w:r w:rsidR="00514024" w:rsidRPr="00C45207">
        <w:rPr>
          <w:rFonts w:ascii="Palatino Linotype" w:eastAsia="Times New Roman" w:hAnsi="Palatino Linotype" w:cs="Times New Roman"/>
          <w:color w:val="000000"/>
          <w:sz w:val="18"/>
          <w:vertAlign w:val="subscript"/>
          <w:lang w:val="en-CA" w:eastAsia="de-DE" w:bidi="en-US"/>
        </w:rPr>
        <w:t>2</w:t>
      </w:r>
      <w:r w:rsidR="00514024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)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514024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methionine </w:t>
      </w:r>
      <w:r w:rsidR="00B072BF" w:rsidRPr="002D1798">
        <w:rPr>
          <w:rFonts w:ascii="Palatino Linotype" w:eastAsia="Times New Roman" w:hAnsi="Palatino Linotype" w:cs="Times New Roman"/>
          <w:i/>
          <w:color w:val="000000"/>
          <w:sz w:val="18"/>
          <w:lang w:val="en-US" w:eastAsia="de-DE" w:bidi="en-US"/>
        </w:rPr>
        <w:t>S</w:t>
      </w:r>
      <w:r w:rsidR="00B072B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-</w:t>
      </w:r>
      <w:r w:rsidR="00514024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sulfone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514024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M</w:t>
      </w:r>
      <w:r w:rsidR="00534F5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s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er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CF7B4F" w:rsidRPr="00136944">
        <w:rPr>
          <w:rFonts w:ascii="Palatino Linotype" w:eastAsia="Times New Roman" w:hAnsi="Palatino Linotype" w:cs="Times New Roman"/>
          <w:i/>
          <w:color w:val="000000"/>
          <w:sz w:val="18"/>
          <w:lang w:val="en-US" w:eastAsia="de-DE" w:bidi="en-US"/>
        </w:rPr>
        <w:t>N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-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methylserine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Nfk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CF7B4F" w:rsidRPr="00136944">
        <w:rPr>
          <w:rFonts w:ascii="Palatino Linotype" w:eastAsia="Times New Roman" w:hAnsi="Palatino Linotype" w:cs="Times New Roman"/>
          <w:i/>
          <w:color w:val="000000"/>
          <w:sz w:val="18"/>
          <w:lang w:val="en-US" w:eastAsia="de-DE" w:bidi="en-US"/>
        </w:rPr>
        <w:t>N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-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formylkynurenine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Oia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oxindolyalanine</w:t>
      </w:r>
      <w:proofErr w:type="spellEnd"/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Y(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O</w:t>
      </w:r>
      <w:r w:rsidR="00B072B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M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e</w:t>
      </w:r>
      <w:proofErr w:type="spellEnd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)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proofErr w:type="spellStart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methoxytyrosine</w:t>
      </w:r>
      <w:proofErr w:type="spellEnd"/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.</w:t>
      </w:r>
    </w:p>
    <w:p w14:paraId="319EF14B" w14:textId="77777777" w:rsidR="000E1A55" w:rsidRPr="009F6AEB" w:rsidRDefault="000E1A55" w:rsidP="009F6AEB">
      <w:pPr>
        <w:adjustRightInd w:val="0"/>
        <w:snapToGrid w:val="0"/>
        <w:spacing w:after="0" w:line="260" w:lineRule="atLeast"/>
        <w:ind w:left="284" w:right="283"/>
        <w:jc w:val="both"/>
        <w:rPr>
          <w:rFonts w:ascii="Palatino Linotype" w:eastAsia="Times New Roman" w:hAnsi="Palatino Linotype" w:cs="Times New Roman"/>
          <w:i/>
          <w:color w:val="000000"/>
          <w:sz w:val="18"/>
          <w:lang w:val="en-US" w:eastAsia="de-DE" w:bidi="en-US"/>
        </w:rPr>
      </w:pPr>
    </w:p>
    <w:p w14:paraId="399B94BA" w14:textId="77777777" w:rsidR="00CF7B4F" w:rsidRDefault="000E1A55" w:rsidP="009F6AEB">
      <w:pPr>
        <w:adjustRightInd w:val="0"/>
        <w:snapToGrid w:val="0"/>
        <w:spacing w:after="120" w:line="260" w:lineRule="atLeast"/>
        <w:ind w:left="284" w:right="283"/>
        <w:jc w:val="both"/>
        <w:rPr>
          <w:rFonts w:ascii="Palatino Linotype" w:eastAsia="Calibri" w:hAnsi="Palatino Linotype" w:cs="Arial"/>
          <w:sz w:val="18"/>
          <w:szCs w:val="18"/>
          <w:lang w:val="en-US" w:bidi="en-US"/>
        </w:rPr>
      </w:pPr>
      <w:r>
        <w:rPr>
          <w:rFonts w:ascii="Palatino Linotype" w:eastAsia="Times New Roman" w:hAnsi="Palatino Linotype" w:cs="Times New Roman"/>
          <w:i/>
          <w:color w:val="000000"/>
          <w:sz w:val="18"/>
          <w:lang w:val="en-US" w:eastAsia="de-DE" w:bidi="en-US"/>
        </w:rPr>
        <w:t>Characterization Techniques</w:t>
      </w:r>
      <w:r w:rsidR="00C45207" w:rsidRP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.</w:t>
      </w:r>
      <w:r w:rsidRP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AA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,</w:t>
      </w:r>
      <w:r w:rsidR="00CF7B4F" w:rsidRPr="00CF7B4F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amino acid</w:t>
      </w:r>
      <w:r w:rsidR="00D45EFE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analysis</w:t>
      </w:r>
      <w:r w:rsidR="00C45207"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>;</w:t>
      </w:r>
      <w:r>
        <w:rPr>
          <w:rFonts w:ascii="Palatino Linotype" w:eastAsia="Times New Roman" w:hAnsi="Palatino Linotype" w:cs="Times New Roman"/>
          <w:color w:val="000000"/>
          <w:sz w:val="18"/>
          <w:lang w:val="en-US" w:eastAsia="de-DE" w:bidi="en-US"/>
        </w:rPr>
        <w:t xml:space="preserve"> </w:t>
      </w:r>
      <w:r w:rsidR="00CF7B4F" w:rsidRPr="00CF7B4F">
        <w:rPr>
          <w:rFonts w:ascii="Palatino Linotype" w:eastAsia="Calibri" w:hAnsi="Palatino Linotype" w:cs="Arial"/>
          <w:sz w:val="18"/>
          <w:szCs w:val="18"/>
          <w:lang w:val="en-US" w:bidi="en-US"/>
        </w:rPr>
        <w:t>MS</w:t>
      </w:r>
      <w:r w:rsidR="00C45207">
        <w:rPr>
          <w:rFonts w:ascii="Palatino Linotype" w:eastAsia="Calibri" w:hAnsi="Palatino Linotype" w:cs="Arial"/>
          <w:sz w:val="18"/>
          <w:szCs w:val="18"/>
          <w:lang w:val="en-US" w:bidi="en-US"/>
        </w:rPr>
        <w:t>,</w:t>
      </w:r>
      <w:r w:rsidR="00CF7B4F" w:rsidRPr="00CF7B4F"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mass spectrometry</w:t>
      </w:r>
      <w:r w:rsidR="004E68FA"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(low resolution MS analysis of isolated MCs implied)</w:t>
      </w:r>
      <w:r w:rsidR="00C45207">
        <w:rPr>
          <w:rFonts w:ascii="Palatino Linotype" w:eastAsia="Calibri" w:hAnsi="Palatino Linotype" w:cs="Arial"/>
          <w:sz w:val="18"/>
          <w:szCs w:val="18"/>
          <w:lang w:val="en-US" w:bidi="en-US"/>
        </w:rPr>
        <w:t>;</w:t>
      </w:r>
      <w:r w:rsidR="00CF7B4F" w:rsidRPr="00CF7B4F"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NMR</w:t>
      </w:r>
      <w:r w:rsidR="00C45207">
        <w:rPr>
          <w:rFonts w:ascii="Palatino Linotype" w:eastAsia="Calibri" w:hAnsi="Palatino Linotype" w:cs="Arial"/>
          <w:sz w:val="18"/>
          <w:szCs w:val="18"/>
          <w:lang w:val="en-US" w:bidi="en-US"/>
        </w:rPr>
        <w:t>,</w:t>
      </w:r>
      <w:r w:rsidR="00CF7B4F" w:rsidRPr="00CF7B4F"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nuclear magnetic resonance</w:t>
      </w:r>
      <w:r w:rsidR="00241886"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</w:t>
      </w:r>
      <w:r w:rsidR="004E68FA">
        <w:rPr>
          <w:rFonts w:ascii="Palatino Linotype" w:eastAsia="Calibri" w:hAnsi="Palatino Linotype" w:cs="Arial"/>
          <w:sz w:val="18"/>
          <w:szCs w:val="18"/>
          <w:lang w:val="en-US" w:bidi="en-US"/>
        </w:rPr>
        <w:t>(</w:t>
      </w:r>
      <w:r w:rsidR="00241886"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including </w:t>
      </w:r>
      <w:r w:rsidR="00241886" w:rsidRPr="002D1798">
        <w:rPr>
          <w:rFonts w:ascii="Palatino Linotype" w:eastAsia="Calibri" w:hAnsi="Palatino Linotype" w:cs="Arial"/>
          <w:sz w:val="18"/>
          <w:szCs w:val="18"/>
          <w:vertAlign w:val="superscript"/>
          <w:lang w:val="en-US" w:bidi="en-US"/>
        </w:rPr>
        <w:t>1</w:t>
      </w:r>
      <w:r w:rsidR="00241886"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H, </w:t>
      </w:r>
      <w:r w:rsidR="00241886" w:rsidRPr="002D1798">
        <w:rPr>
          <w:rFonts w:ascii="Palatino Linotype" w:eastAsia="Calibri" w:hAnsi="Palatino Linotype" w:cs="Arial"/>
          <w:sz w:val="18"/>
          <w:szCs w:val="18"/>
          <w:vertAlign w:val="superscript"/>
          <w:lang w:val="en-US" w:bidi="en-US"/>
        </w:rPr>
        <w:t>13</w:t>
      </w:r>
      <w:r w:rsidR="00241886">
        <w:rPr>
          <w:rFonts w:ascii="Palatino Linotype" w:eastAsia="Calibri" w:hAnsi="Palatino Linotype" w:cs="Arial"/>
          <w:sz w:val="18"/>
          <w:szCs w:val="18"/>
          <w:lang w:val="en-US" w:bidi="en-US"/>
        </w:rPr>
        <w:t>C or 2-dimensional experiments</w:t>
      </w:r>
      <w:r w:rsidR="004E68FA">
        <w:rPr>
          <w:rFonts w:ascii="Palatino Linotype" w:eastAsia="Calibri" w:hAnsi="Palatino Linotype" w:cs="Arial"/>
          <w:sz w:val="18"/>
          <w:szCs w:val="18"/>
          <w:lang w:val="en-US" w:bidi="en-US"/>
        </w:rPr>
        <w:t>)</w:t>
      </w:r>
      <w:r w:rsidR="00C45207">
        <w:rPr>
          <w:rFonts w:ascii="Palatino Linotype" w:eastAsia="Calibri" w:hAnsi="Palatino Linotype" w:cs="Arial"/>
          <w:sz w:val="18"/>
          <w:szCs w:val="18"/>
          <w:lang w:val="en-US" w:bidi="en-US"/>
        </w:rPr>
        <w:t>;</w:t>
      </w:r>
      <w:r w:rsidR="00013901"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MS/MS</w:t>
      </w:r>
      <w:r w:rsidR="00C45207">
        <w:rPr>
          <w:rFonts w:ascii="Palatino Linotype" w:eastAsia="Calibri" w:hAnsi="Palatino Linotype" w:cs="Arial"/>
          <w:sz w:val="18"/>
          <w:szCs w:val="18"/>
          <w:lang w:val="en-US" w:bidi="en-US"/>
        </w:rPr>
        <w:t>,</w:t>
      </w:r>
      <w:r w:rsidR="00013901"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tandem mass spectrometry </w:t>
      </w:r>
      <w:r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(direct analysis of </w:t>
      </w:r>
      <w:r w:rsidR="00013901">
        <w:rPr>
          <w:rFonts w:ascii="Palatino Linotype" w:eastAsia="Calibri" w:hAnsi="Palatino Linotype" w:cs="Arial"/>
          <w:sz w:val="18"/>
          <w:szCs w:val="18"/>
          <w:lang w:val="en-US" w:bidi="en-US"/>
        </w:rPr>
        <w:t>isolated fractions using either ESI or MALDI ionization</w:t>
      </w:r>
      <w:r>
        <w:rPr>
          <w:rFonts w:ascii="Palatino Linotype" w:eastAsia="Calibri" w:hAnsi="Palatino Linotype" w:cs="Arial"/>
          <w:sz w:val="18"/>
          <w:szCs w:val="18"/>
          <w:lang w:val="en-US" w:bidi="en-US"/>
        </w:rPr>
        <w:t>)</w:t>
      </w:r>
      <w:r w:rsidR="00C45207">
        <w:rPr>
          <w:rFonts w:ascii="Palatino Linotype" w:eastAsia="Calibri" w:hAnsi="Palatino Linotype" w:cs="Arial"/>
          <w:sz w:val="18"/>
          <w:szCs w:val="18"/>
          <w:lang w:val="en-US" w:bidi="en-US"/>
        </w:rPr>
        <w:t>;</w:t>
      </w:r>
      <w:r w:rsidR="00013901"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HRMS</w:t>
      </w:r>
      <w:r w:rsidR="00C45207">
        <w:rPr>
          <w:rFonts w:ascii="Palatino Linotype" w:eastAsia="Calibri" w:hAnsi="Palatino Linotype" w:cs="Arial"/>
          <w:sz w:val="18"/>
          <w:szCs w:val="18"/>
          <w:lang w:val="en-US" w:bidi="en-US"/>
        </w:rPr>
        <w:t>,</w:t>
      </w:r>
      <w:r w:rsidR="00013901"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high resolution mass spectrometry </w:t>
      </w:r>
      <w:r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(direct analysis of </w:t>
      </w:r>
      <w:r w:rsidR="00013901">
        <w:rPr>
          <w:rFonts w:ascii="Palatino Linotype" w:eastAsia="Calibri" w:hAnsi="Palatino Linotype" w:cs="Arial"/>
          <w:sz w:val="18"/>
          <w:szCs w:val="18"/>
          <w:lang w:val="en-US" w:bidi="en-US"/>
        </w:rPr>
        <w:t>isolated fractions</w:t>
      </w:r>
      <w:r>
        <w:rPr>
          <w:rFonts w:ascii="Palatino Linotype" w:eastAsia="Calibri" w:hAnsi="Palatino Linotype" w:cs="Arial"/>
          <w:sz w:val="18"/>
          <w:szCs w:val="18"/>
          <w:lang w:val="en-US" w:bidi="en-US"/>
        </w:rPr>
        <w:t>)</w:t>
      </w:r>
      <w:r w:rsidR="00C45207">
        <w:rPr>
          <w:rFonts w:ascii="Palatino Linotype" w:eastAsia="Calibri" w:hAnsi="Palatino Linotype" w:cs="Arial"/>
          <w:sz w:val="18"/>
          <w:szCs w:val="18"/>
          <w:lang w:val="en-US" w:bidi="en-US"/>
        </w:rPr>
        <w:t>;</w:t>
      </w:r>
      <w:r w:rsidR="00D45EFE"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</w:t>
      </w:r>
      <w:r>
        <w:rPr>
          <w:rFonts w:ascii="Palatino Linotype" w:eastAsia="Calibri" w:hAnsi="Palatino Linotype" w:cs="Arial"/>
          <w:sz w:val="18"/>
          <w:szCs w:val="18"/>
          <w:lang w:val="en-US" w:bidi="en-US"/>
        </w:rPr>
        <w:t>LC-MS/MS</w:t>
      </w:r>
      <w:r w:rsidR="00C45207">
        <w:rPr>
          <w:rFonts w:ascii="Palatino Linotype" w:eastAsia="Calibri" w:hAnsi="Palatino Linotype" w:cs="Arial"/>
          <w:sz w:val="18"/>
          <w:szCs w:val="18"/>
          <w:lang w:val="en-US" w:bidi="en-US"/>
        </w:rPr>
        <w:t>,</w:t>
      </w:r>
      <w:r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liquid chromatography-tandem mass spectrometry (without isolation)</w:t>
      </w:r>
      <w:r w:rsidR="00C45207">
        <w:rPr>
          <w:rFonts w:ascii="Palatino Linotype" w:eastAsia="Calibri" w:hAnsi="Palatino Linotype" w:cs="Arial"/>
          <w:sz w:val="18"/>
          <w:szCs w:val="18"/>
          <w:lang w:val="en-US" w:bidi="en-US"/>
        </w:rPr>
        <w:t>;</w:t>
      </w:r>
      <w:r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LC-HRMS/MS</w:t>
      </w:r>
      <w:r w:rsidR="00C45207">
        <w:rPr>
          <w:rFonts w:ascii="Palatino Linotype" w:eastAsia="Calibri" w:hAnsi="Palatino Linotype" w:cs="Arial"/>
          <w:sz w:val="18"/>
          <w:szCs w:val="18"/>
          <w:lang w:val="en-US" w:bidi="en-US"/>
        </w:rPr>
        <w:t>,</w:t>
      </w:r>
      <w:r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liquid chromatography-high resolution tandem mass spectrometry (without isolation) </w:t>
      </w:r>
      <w:r w:rsidR="00D45EFE">
        <w:rPr>
          <w:rFonts w:ascii="Palatino Linotype" w:eastAsia="Calibri" w:hAnsi="Palatino Linotype" w:cs="Arial"/>
          <w:sz w:val="18"/>
          <w:szCs w:val="18"/>
          <w:lang w:val="en-US" w:bidi="en-US"/>
        </w:rPr>
        <w:t>thiol: reactivity with a thiol containing reagent (e.g. mercaptoethanol) used to confirm presence of an α,β-unsaturated amide such as in Mdha</w:t>
      </w:r>
      <w:r w:rsidR="00D45EFE" w:rsidRPr="002D1798">
        <w:rPr>
          <w:rFonts w:ascii="Palatino Linotype" w:eastAsia="Calibri" w:hAnsi="Palatino Linotype" w:cs="Arial"/>
          <w:sz w:val="18"/>
          <w:szCs w:val="18"/>
          <w:vertAlign w:val="superscript"/>
          <w:lang w:val="en-US" w:bidi="en-US"/>
        </w:rPr>
        <w:t>7</w:t>
      </w:r>
      <w:r w:rsidR="00C45207">
        <w:rPr>
          <w:rFonts w:ascii="Palatino Linotype" w:eastAsia="Calibri" w:hAnsi="Palatino Linotype" w:cs="Arial"/>
          <w:sz w:val="18"/>
          <w:szCs w:val="18"/>
          <w:lang w:val="en-US" w:bidi="en-US"/>
        </w:rPr>
        <w:t>;</w:t>
      </w:r>
      <w:r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S-oxidation</w:t>
      </w:r>
      <w:r w:rsidR="00C45207">
        <w:rPr>
          <w:rFonts w:ascii="Palatino Linotype" w:eastAsia="Calibri" w:hAnsi="Palatino Linotype" w:cs="Arial"/>
          <w:sz w:val="18"/>
          <w:szCs w:val="18"/>
          <w:lang w:val="en-US" w:bidi="en-US"/>
        </w:rPr>
        <w:t>,</w:t>
      </w:r>
      <w:r>
        <w:rPr>
          <w:rFonts w:ascii="Palatino Linotype" w:eastAsia="Calibri" w:hAnsi="Palatino Linotype" w:cs="Arial"/>
          <w:sz w:val="18"/>
          <w:szCs w:val="18"/>
          <w:lang w:val="en-US" w:bidi="en-US"/>
        </w:rPr>
        <w:t xml:space="preserve"> selective oxidation with mild oxidant (e.g. periodate) to confirm the presence of methionine residues and thiol conjugates as well as their corresponding sulfones and sulfoxides.</w:t>
      </w:r>
    </w:p>
    <w:p w14:paraId="20A56C2E" w14:textId="77777777" w:rsidR="00600AE6" w:rsidRPr="006D763B" w:rsidRDefault="00600AE6">
      <w:pPr>
        <w:rPr>
          <w:lang w:val="en-CA"/>
        </w:rPr>
      </w:pPr>
    </w:p>
    <w:sectPr w:rsidR="00600AE6" w:rsidRPr="006D763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957A08E" w14:textId="77777777" w:rsidR="00AE7D55" w:rsidRDefault="00AE7D55" w:rsidP="005545C7">
      <w:pPr>
        <w:spacing w:after="0" w:line="240" w:lineRule="auto"/>
      </w:pPr>
      <w:r>
        <w:separator/>
      </w:r>
    </w:p>
  </w:endnote>
  <w:endnote w:type="continuationSeparator" w:id="0">
    <w:p w14:paraId="68C6E449" w14:textId="77777777" w:rsidR="00AE7D55" w:rsidRDefault="00AE7D55" w:rsidP="005545C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P4981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05302D2" w14:textId="77777777" w:rsidR="00AE7D55" w:rsidRDefault="00AE7D55" w:rsidP="005545C7">
      <w:pPr>
        <w:spacing w:after="0" w:line="240" w:lineRule="auto"/>
      </w:pPr>
      <w:r>
        <w:separator/>
      </w:r>
    </w:p>
  </w:footnote>
  <w:footnote w:type="continuationSeparator" w:id="0">
    <w:p w14:paraId="0C8CD436" w14:textId="77777777" w:rsidR="00AE7D55" w:rsidRDefault="00AE7D55" w:rsidP="005545C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785BEE"/>
    <w:multiLevelType w:val="hybridMultilevel"/>
    <w:tmpl w:val="80C219C6"/>
    <w:lvl w:ilvl="0" w:tplc="7EBEA626">
      <w:start w:val="1068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265F6"/>
    <w:rsid w:val="00005EF7"/>
    <w:rsid w:val="00007674"/>
    <w:rsid w:val="000104C3"/>
    <w:rsid w:val="00011DC7"/>
    <w:rsid w:val="000127DA"/>
    <w:rsid w:val="00013901"/>
    <w:rsid w:val="00013ACC"/>
    <w:rsid w:val="00016614"/>
    <w:rsid w:val="00016A81"/>
    <w:rsid w:val="00024AE8"/>
    <w:rsid w:val="00032E54"/>
    <w:rsid w:val="00033975"/>
    <w:rsid w:val="0004368B"/>
    <w:rsid w:val="00047BB4"/>
    <w:rsid w:val="00056C9F"/>
    <w:rsid w:val="00060CC3"/>
    <w:rsid w:val="00067144"/>
    <w:rsid w:val="00070D50"/>
    <w:rsid w:val="0007502F"/>
    <w:rsid w:val="00076A0B"/>
    <w:rsid w:val="00077B51"/>
    <w:rsid w:val="00077D96"/>
    <w:rsid w:val="00081DDB"/>
    <w:rsid w:val="00084484"/>
    <w:rsid w:val="000A13CC"/>
    <w:rsid w:val="000A2F31"/>
    <w:rsid w:val="000A46DE"/>
    <w:rsid w:val="000A60A1"/>
    <w:rsid w:val="000B01C1"/>
    <w:rsid w:val="000B6E8B"/>
    <w:rsid w:val="000C13F1"/>
    <w:rsid w:val="000C5DD2"/>
    <w:rsid w:val="000D0172"/>
    <w:rsid w:val="000E092D"/>
    <w:rsid w:val="000E1A55"/>
    <w:rsid w:val="000E421E"/>
    <w:rsid w:val="000E571D"/>
    <w:rsid w:val="000F4B10"/>
    <w:rsid w:val="000F526C"/>
    <w:rsid w:val="0010520B"/>
    <w:rsid w:val="0011610E"/>
    <w:rsid w:val="00123A01"/>
    <w:rsid w:val="001305C6"/>
    <w:rsid w:val="0013215B"/>
    <w:rsid w:val="00136944"/>
    <w:rsid w:val="0014068A"/>
    <w:rsid w:val="00140CB0"/>
    <w:rsid w:val="00150B16"/>
    <w:rsid w:val="0015315C"/>
    <w:rsid w:val="00154561"/>
    <w:rsid w:val="00155E97"/>
    <w:rsid w:val="001627FF"/>
    <w:rsid w:val="001641EA"/>
    <w:rsid w:val="00175DE0"/>
    <w:rsid w:val="00175ECC"/>
    <w:rsid w:val="00180CAB"/>
    <w:rsid w:val="001814CB"/>
    <w:rsid w:val="00192B00"/>
    <w:rsid w:val="001A44A3"/>
    <w:rsid w:val="001B0C2A"/>
    <w:rsid w:val="001B5D5D"/>
    <w:rsid w:val="001B73DC"/>
    <w:rsid w:val="001D1BE9"/>
    <w:rsid w:val="001D59FA"/>
    <w:rsid w:val="001D78D4"/>
    <w:rsid w:val="001E5525"/>
    <w:rsid w:val="001F12C8"/>
    <w:rsid w:val="001F4050"/>
    <w:rsid w:val="001F41DB"/>
    <w:rsid w:val="001F6D5E"/>
    <w:rsid w:val="00202E25"/>
    <w:rsid w:val="002035BA"/>
    <w:rsid w:val="00204034"/>
    <w:rsid w:val="00205253"/>
    <w:rsid w:val="00206E8F"/>
    <w:rsid w:val="002074F9"/>
    <w:rsid w:val="00213D4F"/>
    <w:rsid w:val="00222791"/>
    <w:rsid w:val="00222FC4"/>
    <w:rsid w:val="00225ED0"/>
    <w:rsid w:val="00227073"/>
    <w:rsid w:val="00231F8D"/>
    <w:rsid w:val="002359DE"/>
    <w:rsid w:val="00241886"/>
    <w:rsid w:val="002421C2"/>
    <w:rsid w:val="00242436"/>
    <w:rsid w:val="002437B2"/>
    <w:rsid w:val="002468D5"/>
    <w:rsid w:val="00247FAE"/>
    <w:rsid w:val="00251515"/>
    <w:rsid w:val="00252BA9"/>
    <w:rsid w:val="0026085C"/>
    <w:rsid w:val="002660F0"/>
    <w:rsid w:val="00266A02"/>
    <w:rsid w:val="00271DA5"/>
    <w:rsid w:val="00271EA1"/>
    <w:rsid w:val="0027665B"/>
    <w:rsid w:val="002844A7"/>
    <w:rsid w:val="0028519C"/>
    <w:rsid w:val="00285DF6"/>
    <w:rsid w:val="00286D82"/>
    <w:rsid w:val="00290352"/>
    <w:rsid w:val="00290A31"/>
    <w:rsid w:val="002916FA"/>
    <w:rsid w:val="002957FB"/>
    <w:rsid w:val="002A64D8"/>
    <w:rsid w:val="002B1D4C"/>
    <w:rsid w:val="002B77CE"/>
    <w:rsid w:val="002C198D"/>
    <w:rsid w:val="002C31E6"/>
    <w:rsid w:val="002C41CC"/>
    <w:rsid w:val="002D1798"/>
    <w:rsid w:val="002D21AC"/>
    <w:rsid w:val="002D2EFF"/>
    <w:rsid w:val="002D6713"/>
    <w:rsid w:val="002D692C"/>
    <w:rsid w:val="002E0C52"/>
    <w:rsid w:val="002E3819"/>
    <w:rsid w:val="002E4802"/>
    <w:rsid w:val="002E7BBB"/>
    <w:rsid w:val="002F0CD2"/>
    <w:rsid w:val="00310162"/>
    <w:rsid w:val="00313044"/>
    <w:rsid w:val="00322D69"/>
    <w:rsid w:val="0032580D"/>
    <w:rsid w:val="003269CD"/>
    <w:rsid w:val="00330C12"/>
    <w:rsid w:val="00335AB0"/>
    <w:rsid w:val="00336897"/>
    <w:rsid w:val="003442B5"/>
    <w:rsid w:val="003458FB"/>
    <w:rsid w:val="00347805"/>
    <w:rsid w:val="00347BEF"/>
    <w:rsid w:val="003531B8"/>
    <w:rsid w:val="0035350B"/>
    <w:rsid w:val="003579BC"/>
    <w:rsid w:val="00360E02"/>
    <w:rsid w:val="0036268B"/>
    <w:rsid w:val="00364A45"/>
    <w:rsid w:val="00375151"/>
    <w:rsid w:val="00375783"/>
    <w:rsid w:val="0037652E"/>
    <w:rsid w:val="00377684"/>
    <w:rsid w:val="00377947"/>
    <w:rsid w:val="00377F3C"/>
    <w:rsid w:val="003803B1"/>
    <w:rsid w:val="003848E3"/>
    <w:rsid w:val="003A45E2"/>
    <w:rsid w:val="003A55D0"/>
    <w:rsid w:val="003A78A8"/>
    <w:rsid w:val="003B01D9"/>
    <w:rsid w:val="003B0EB0"/>
    <w:rsid w:val="003B5419"/>
    <w:rsid w:val="003C17C4"/>
    <w:rsid w:val="003C7133"/>
    <w:rsid w:val="003D2677"/>
    <w:rsid w:val="003D49E1"/>
    <w:rsid w:val="00400A45"/>
    <w:rsid w:val="004019DE"/>
    <w:rsid w:val="004021BB"/>
    <w:rsid w:val="004124FD"/>
    <w:rsid w:val="00415724"/>
    <w:rsid w:val="00424374"/>
    <w:rsid w:val="00427C88"/>
    <w:rsid w:val="00430D2D"/>
    <w:rsid w:val="00431AAC"/>
    <w:rsid w:val="00433E4B"/>
    <w:rsid w:val="0043627E"/>
    <w:rsid w:val="004370EB"/>
    <w:rsid w:val="00437A5C"/>
    <w:rsid w:val="004429C1"/>
    <w:rsid w:val="00443601"/>
    <w:rsid w:val="00456E9B"/>
    <w:rsid w:val="004615FC"/>
    <w:rsid w:val="004618E3"/>
    <w:rsid w:val="00462CD8"/>
    <w:rsid w:val="00462CE9"/>
    <w:rsid w:val="00463C2D"/>
    <w:rsid w:val="0046451C"/>
    <w:rsid w:val="00471B96"/>
    <w:rsid w:val="004760D1"/>
    <w:rsid w:val="0048446D"/>
    <w:rsid w:val="00492D5A"/>
    <w:rsid w:val="004943FA"/>
    <w:rsid w:val="00496F2F"/>
    <w:rsid w:val="0049792B"/>
    <w:rsid w:val="004A05D2"/>
    <w:rsid w:val="004B29AF"/>
    <w:rsid w:val="004B3165"/>
    <w:rsid w:val="004B6BEC"/>
    <w:rsid w:val="004C5260"/>
    <w:rsid w:val="004C5D72"/>
    <w:rsid w:val="004C7039"/>
    <w:rsid w:val="004D0AC2"/>
    <w:rsid w:val="004D3FA1"/>
    <w:rsid w:val="004D5C6A"/>
    <w:rsid w:val="004D7F02"/>
    <w:rsid w:val="004E1498"/>
    <w:rsid w:val="004E1981"/>
    <w:rsid w:val="004E5B31"/>
    <w:rsid w:val="004E68FA"/>
    <w:rsid w:val="004F1525"/>
    <w:rsid w:val="004F3731"/>
    <w:rsid w:val="004F3ADF"/>
    <w:rsid w:val="004F56AB"/>
    <w:rsid w:val="0050244C"/>
    <w:rsid w:val="00511BD5"/>
    <w:rsid w:val="00513DB7"/>
    <w:rsid w:val="00514024"/>
    <w:rsid w:val="00514FC9"/>
    <w:rsid w:val="00517F11"/>
    <w:rsid w:val="00526D22"/>
    <w:rsid w:val="0052718F"/>
    <w:rsid w:val="00530A41"/>
    <w:rsid w:val="00534F5F"/>
    <w:rsid w:val="0053553B"/>
    <w:rsid w:val="00536556"/>
    <w:rsid w:val="00540AA2"/>
    <w:rsid w:val="00540D6F"/>
    <w:rsid w:val="0054666A"/>
    <w:rsid w:val="00550537"/>
    <w:rsid w:val="005514AA"/>
    <w:rsid w:val="005545C7"/>
    <w:rsid w:val="005565A3"/>
    <w:rsid w:val="00556B87"/>
    <w:rsid w:val="00562E1B"/>
    <w:rsid w:val="0056502B"/>
    <w:rsid w:val="0056772E"/>
    <w:rsid w:val="005711CC"/>
    <w:rsid w:val="00581F73"/>
    <w:rsid w:val="00583E95"/>
    <w:rsid w:val="00587D79"/>
    <w:rsid w:val="00590AE8"/>
    <w:rsid w:val="0059287A"/>
    <w:rsid w:val="005A1266"/>
    <w:rsid w:val="005A2032"/>
    <w:rsid w:val="005A3217"/>
    <w:rsid w:val="005A3FDF"/>
    <w:rsid w:val="005A6EBF"/>
    <w:rsid w:val="005B0B72"/>
    <w:rsid w:val="005B52CA"/>
    <w:rsid w:val="005B6DBE"/>
    <w:rsid w:val="005C09C6"/>
    <w:rsid w:val="005C12DA"/>
    <w:rsid w:val="005C68E8"/>
    <w:rsid w:val="005D0EC3"/>
    <w:rsid w:val="005D1996"/>
    <w:rsid w:val="005D2A5E"/>
    <w:rsid w:val="005D5595"/>
    <w:rsid w:val="005D65B3"/>
    <w:rsid w:val="005E5DE1"/>
    <w:rsid w:val="005E6183"/>
    <w:rsid w:val="005F2445"/>
    <w:rsid w:val="005F2717"/>
    <w:rsid w:val="005F4589"/>
    <w:rsid w:val="005F5FB6"/>
    <w:rsid w:val="00600AE6"/>
    <w:rsid w:val="0060227F"/>
    <w:rsid w:val="00605932"/>
    <w:rsid w:val="00613EAD"/>
    <w:rsid w:val="006147EA"/>
    <w:rsid w:val="006160B6"/>
    <w:rsid w:val="0062307F"/>
    <w:rsid w:val="00634A05"/>
    <w:rsid w:val="00641516"/>
    <w:rsid w:val="00641CAC"/>
    <w:rsid w:val="00641E32"/>
    <w:rsid w:val="006421A9"/>
    <w:rsid w:val="006557B0"/>
    <w:rsid w:val="0065699D"/>
    <w:rsid w:val="006615E2"/>
    <w:rsid w:val="00661F8A"/>
    <w:rsid w:val="0066722D"/>
    <w:rsid w:val="006700BB"/>
    <w:rsid w:val="0067192A"/>
    <w:rsid w:val="0067250A"/>
    <w:rsid w:val="00680CC3"/>
    <w:rsid w:val="0068698E"/>
    <w:rsid w:val="0068746D"/>
    <w:rsid w:val="00687898"/>
    <w:rsid w:val="00691E4C"/>
    <w:rsid w:val="0069475F"/>
    <w:rsid w:val="00696B8E"/>
    <w:rsid w:val="006A5F06"/>
    <w:rsid w:val="006A7E8A"/>
    <w:rsid w:val="006B0808"/>
    <w:rsid w:val="006B5931"/>
    <w:rsid w:val="006B697D"/>
    <w:rsid w:val="006B7AAB"/>
    <w:rsid w:val="006C0AFB"/>
    <w:rsid w:val="006C6109"/>
    <w:rsid w:val="006C6255"/>
    <w:rsid w:val="006C688A"/>
    <w:rsid w:val="006D4733"/>
    <w:rsid w:val="006D763B"/>
    <w:rsid w:val="006F13AC"/>
    <w:rsid w:val="006F1AF0"/>
    <w:rsid w:val="006F58B7"/>
    <w:rsid w:val="00700ACE"/>
    <w:rsid w:val="00707F3C"/>
    <w:rsid w:val="007134AB"/>
    <w:rsid w:val="00713A1B"/>
    <w:rsid w:val="0071587F"/>
    <w:rsid w:val="0071728C"/>
    <w:rsid w:val="00721AA4"/>
    <w:rsid w:val="00725554"/>
    <w:rsid w:val="00734823"/>
    <w:rsid w:val="00742747"/>
    <w:rsid w:val="0074505E"/>
    <w:rsid w:val="00750516"/>
    <w:rsid w:val="0075556F"/>
    <w:rsid w:val="0075621C"/>
    <w:rsid w:val="00760A39"/>
    <w:rsid w:val="00766358"/>
    <w:rsid w:val="007748D1"/>
    <w:rsid w:val="007840A0"/>
    <w:rsid w:val="00792C68"/>
    <w:rsid w:val="00797B6A"/>
    <w:rsid w:val="007A0212"/>
    <w:rsid w:val="007A22A3"/>
    <w:rsid w:val="007A2551"/>
    <w:rsid w:val="007B3EB8"/>
    <w:rsid w:val="007C25F3"/>
    <w:rsid w:val="007F0215"/>
    <w:rsid w:val="007F0451"/>
    <w:rsid w:val="007F6120"/>
    <w:rsid w:val="007F67D5"/>
    <w:rsid w:val="00806156"/>
    <w:rsid w:val="00807288"/>
    <w:rsid w:val="008078E5"/>
    <w:rsid w:val="00813B44"/>
    <w:rsid w:val="0081421C"/>
    <w:rsid w:val="008265F6"/>
    <w:rsid w:val="00832BA4"/>
    <w:rsid w:val="00834763"/>
    <w:rsid w:val="00835000"/>
    <w:rsid w:val="008432D8"/>
    <w:rsid w:val="00860005"/>
    <w:rsid w:val="0086186C"/>
    <w:rsid w:val="00864566"/>
    <w:rsid w:val="00864C58"/>
    <w:rsid w:val="00872CC8"/>
    <w:rsid w:val="00873C78"/>
    <w:rsid w:val="00874863"/>
    <w:rsid w:val="00875644"/>
    <w:rsid w:val="00875786"/>
    <w:rsid w:val="00884C91"/>
    <w:rsid w:val="008C3C74"/>
    <w:rsid w:val="008C5DC5"/>
    <w:rsid w:val="008C67E0"/>
    <w:rsid w:val="008E2C63"/>
    <w:rsid w:val="008F4C8B"/>
    <w:rsid w:val="00902EE8"/>
    <w:rsid w:val="00904BDD"/>
    <w:rsid w:val="0090579F"/>
    <w:rsid w:val="0091227C"/>
    <w:rsid w:val="00912ED9"/>
    <w:rsid w:val="009149F1"/>
    <w:rsid w:val="00915886"/>
    <w:rsid w:val="00920123"/>
    <w:rsid w:val="00922620"/>
    <w:rsid w:val="00927177"/>
    <w:rsid w:val="00927CC8"/>
    <w:rsid w:val="009310E0"/>
    <w:rsid w:val="00941B94"/>
    <w:rsid w:val="009477BF"/>
    <w:rsid w:val="00952AA8"/>
    <w:rsid w:val="00954B09"/>
    <w:rsid w:val="0096037F"/>
    <w:rsid w:val="00960575"/>
    <w:rsid w:val="00962EEA"/>
    <w:rsid w:val="00966748"/>
    <w:rsid w:val="00972E86"/>
    <w:rsid w:val="00974ADE"/>
    <w:rsid w:val="00974D1F"/>
    <w:rsid w:val="00974E28"/>
    <w:rsid w:val="00975090"/>
    <w:rsid w:val="0098507F"/>
    <w:rsid w:val="00992F20"/>
    <w:rsid w:val="009A16C7"/>
    <w:rsid w:val="009A74AD"/>
    <w:rsid w:val="009B44F9"/>
    <w:rsid w:val="009C27F8"/>
    <w:rsid w:val="009C4DB3"/>
    <w:rsid w:val="009C651A"/>
    <w:rsid w:val="009C75EA"/>
    <w:rsid w:val="009C7CD8"/>
    <w:rsid w:val="009D1258"/>
    <w:rsid w:val="009D1D00"/>
    <w:rsid w:val="009D661D"/>
    <w:rsid w:val="009E727C"/>
    <w:rsid w:val="009F1ECA"/>
    <w:rsid w:val="009F34F1"/>
    <w:rsid w:val="009F3D63"/>
    <w:rsid w:val="009F46E8"/>
    <w:rsid w:val="009F6AEB"/>
    <w:rsid w:val="009F7E3F"/>
    <w:rsid w:val="00A12829"/>
    <w:rsid w:val="00A16497"/>
    <w:rsid w:val="00A20AFA"/>
    <w:rsid w:val="00A324F3"/>
    <w:rsid w:val="00A37BCB"/>
    <w:rsid w:val="00A43737"/>
    <w:rsid w:val="00A43FCD"/>
    <w:rsid w:val="00A4536C"/>
    <w:rsid w:val="00A52408"/>
    <w:rsid w:val="00A556E9"/>
    <w:rsid w:val="00A605CD"/>
    <w:rsid w:val="00A62C09"/>
    <w:rsid w:val="00A62C53"/>
    <w:rsid w:val="00A6473F"/>
    <w:rsid w:val="00A7619F"/>
    <w:rsid w:val="00A861BA"/>
    <w:rsid w:val="00A87B41"/>
    <w:rsid w:val="00A93D1F"/>
    <w:rsid w:val="00A9489E"/>
    <w:rsid w:val="00A94CF6"/>
    <w:rsid w:val="00A957E8"/>
    <w:rsid w:val="00A970FB"/>
    <w:rsid w:val="00AA1681"/>
    <w:rsid w:val="00AA525B"/>
    <w:rsid w:val="00AA530A"/>
    <w:rsid w:val="00AA6C7C"/>
    <w:rsid w:val="00AB1115"/>
    <w:rsid w:val="00AD092F"/>
    <w:rsid w:val="00AD0A06"/>
    <w:rsid w:val="00AD2215"/>
    <w:rsid w:val="00AD429C"/>
    <w:rsid w:val="00AD7F74"/>
    <w:rsid w:val="00AE3423"/>
    <w:rsid w:val="00AE41BA"/>
    <w:rsid w:val="00AE6064"/>
    <w:rsid w:val="00AE6CF8"/>
    <w:rsid w:val="00AE6F04"/>
    <w:rsid w:val="00AE7D55"/>
    <w:rsid w:val="00AF3CF7"/>
    <w:rsid w:val="00AF5E81"/>
    <w:rsid w:val="00B0113F"/>
    <w:rsid w:val="00B0188B"/>
    <w:rsid w:val="00B072BF"/>
    <w:rsid w:val="00B109BB"/>
    <w:rsid w:val="00B11478"/>
    <w:rsid w:val="00B14978"/>
    <w:rsid w:val="00B170E1"/>
    <w:rsid w:val="00B26627"/>
    <w:rsid w:val="00B303DB"/>
    <w:rsid w:val="00B31FB5"/>
    <w:rsid w:val="00B33716"/>
    <w:rsid w:val="00B448AF"/>
    <w:rsid w:val="00B451F0"/>
    <w:rsid w:val="00B557DB"/>
    <w:rsid w:val="00B60AD7"/>
    <w:rsid w:val="00B64CA6"/>
    <w:rsid w:val="00B65458"/>
    <w:rsid w:val="00B76D86"/>
    <w:rsid w:val="00B7719C"/>
    <w:rsid w:val="00B80415"/>
    <w:rsid w:val="00B93A46"/>
    <w:rsid w:val="00BB6123"/>
    <w:rsid w:val="00BB793D"/>
    <w:rsid w:val="00BC4E61"/>
    <w:rsid w:val="00BC670F"/>
    <w:rsid w:val="00BD27CC"/>
    <w:rsid w:val="00BD4113"/>
    <w:rsid w:val="00BD4D67"/>
    <w:rsid w:val="00BF1E0A"/>
    <w:rsid w:val="00BF3C39"/>
    <w:rsid w:val="00BF60CE"/>
    <w:rsid w:val="00C0202A"/>
    <w:rsid w:val="00C02D5B"/>
    <w:rsid w:val="00C05AED"/>
    <w:rsid w:val="00C20118"/>
    <w:rsid w:val="00C3316A"/>
    <w:rsid w:val="00C40164"/>
    <w:rsid w:val="00C40A1C"/>
    <w:rsid w:val="00C449DC"/>
    <w:rsid w:val="00C449F0"/>
    <w:rsid w:val="00C45207"/>
    <w:rsid w:val="00C45C8F"/>
    <w:rsid w:val="00C51A91"/>
    <w:rsid w:val="00C52DDD"/>
    <w:rsid w:val="00C54509"/>
    <w:rsid w:val="00C6237E"/>
    <w:rsid w:val="00C62753"/>
    <w:rsid w:val="00C65BC0"/>
    <w:rsid w:val="00C71E41"/>
    <w:rsid w:val="00C72F5F"/>
    <w:rsid w:val="00C73140"/>
    <w:rsid w:val="00C80AC2"/>
    <w:rsid w:val="00C8374D"/>
    <w:rsid w:val="00C90B9B"/>
    <w:rsid w:val="00C9115A"/>
    <w:rsid w:val="00CA3CFD"/>
    <w:rsid w:val="00CA58C3"/>
    <w:rsid w:val="00CA7CF4"/>
    <w:rsid w:val="00CB172D"/>
    <w:rsid w:val="00CB6AD0"/>
    <w:rsid w:val="00CB6F25"/>
    <w:rsid w:val="00CC65EF"/>
    <w:rsid w:val="00CD007B"/>
    <w:rsid w:val="00CD517D"/>
    <w:rsid w:val="00CE0DD1"/>
    <w:rsid w:val="00CF1F77"/>
    <w:rsid w:val="00CF2CB2"/>
    <w:rsid w:val="00CF45DF"/>
    <w:rsid w:val="00CF482B"/>
    <w:rsid w:val="00CF7478"/>
    <w:rsid w:val="00CF7B4F"/>
    <w:rsid w:val="00D033D0"/>
    <w:rsid w:val="00D05A9B"/>
    <w:rsid w:val="00D05B45"/>
    <w:rsid w:val="00D10B5E"/>
    <w:rsid w:val="00D1269B"/>
    <w:rsid w:val="00D14CA3"/>
    <w:rsid w:val="00D17C10"/>
    <w:rsid w:val="00D2054D"/>
    <w:rsid w:val="00D248F8"/>
    <w:rsid w:val="00D34959"/>
    <w:rsid w:val="00D362DD"/>
    <w:rsid w:val="00D41106"/>
    <w:rsid w:val="00D45EFE"/>
    <w:rsid w:val="00D46C6D"/>
    <w:rsid w:val="00D61E81"/>
    <w:rsid w:val="00D62147"/>
    <w:rsid w:val="00D64AC8"/>
    <w:rsid w:val="00D65D8B"/>
    <w:rsid w:val="00D72353"/>
    <w:rsid w:val="00D72FCD"/>
    <w:rsid w:val="00D76288"/>
    <w:rsid w:val="00D76752"/>
    <w:rsid w:val="00D8678E"/>
    <w:rsid w:val="00D90C96"/>
    <w:rsid w:val="00D92F59"/>
    <w:rsid w:val="00D93E72"/>
    <w:rsid w:val="00D94923"/>
    <w:rsid w:val="00D96ACA"/>
    <w:rsid w:val="00DA21E7"/>
    <w:rsid w:val="00DB4E53"/>
    <w:rsid w:val="00DB7D08"/>
    <w:rsid w:val="00DC11A3"/>
    <w:rsid w:val="00DC7D39"/>
    <w:rsid w:val="00DD219C"/>
    <w:rsid w:val="00DE2A2F"/>
    <w:rsid w:val="00DE552C"/>
    <w:rsid w:val="00DF4B79"/>
    <w:rsid w:val="00E02DBD"/>
    <w:rsid w:val="00E07117"/>
    <w:rsid w:val="00E132AB"/>
    <w:rsid w:val="00E17101"/>
    <w:rsid w:val="00E218E5"/>
    <w:rsid w:val="00E34C41"/>
    <w:rsid w:val="00E43246"/>
    <w:rsid w:val="00E4780D"/>
    <w:rsid w:val="00E520F4"/>
    <w:rsid w:val="00E57B48"/>
    <w:rsid w:val="00E61957"/>
    <w:rsid w:val="00E63556"/>
    <w:rsid w:val="00E70A1E"/>
    <w:rsid w:val="00E7249B"/>
    <w:rsid w:val="00E84D09"/>
    <w:rsid w:val="00E87819"/>
    <w:rsid w:val="00E87EFC"/>
    <w:rsid w:val="00E907B0"/>
    <w:rsid w:val="00E917FB"/>
    <w:rsid w:val="00E94CB4"/>
    <w:rsid w:val="00E978C6"/>
    <w:rsid w:val="00E97AF6"/>
    <w:rsid w:val="00EA3F7E"/>
    <w:rsid w:val="00EA4244"/>
    <w:rsid w:val="00EB2EFE"/>
    <w:rsid w:val="00EB555D"/>
    <w:rsid w:val="00EC0558"/>
    <w:rsid w:val="00EC26B4"/>
    <w:rsid w:val="00EC5737"/>
    <w:rsid w:val="00ED1016"/>
    <w:rsid w:val="00ED2D89"/>
    <w:rsid w:val="00ED35E6"/>
    <w:rsid w:val="00ED4741"/>
    <w:rsid w:val="00ED54A9"/>
    <w:rsid w:val="00EE1073"/>
    <w:rsid w:val="00EE68A8"/>
    <w:rsid w:val="00EF53C0"/>
    <w:rsid w:val="00F00721"/>
    <w:rsid w:val="00F04FB3"/>
    <w:rsid w:val="00F134D0"/>
    <w:rsid w:val="00F22BA0"/>
    <w:rsid w:val="00F250F7"/>
    <w:rsid w:val="00F25A4E"/>
    <w:rsid w:val="00F33489"/>
    <w:rsid w:val="00F3450D"/>
    <w:rsid w:val="00F35370"/>
    <w:rsid w:val="00F423D8"/>
    <w:rsid w:val="00F4735E"/>
    <w:rsid w:val="00F5408B"/>
    <w:rsid w:val="00F5548F"/>
    <w:rsid w:val="00F55858"/>
    <w:rsid w:val="00F65F99"/>
    <w:rsid w:val="00F67408"/>
    <w:rsid w:val="00F806E5"/>
    <w:rsid w:val="00F81D31"/>
    <w:rsid w:val="00F83C21"/>
    <w:rsid w:val="00F83E9C"/>
    <w:rsid w:val="00F8747A"/>
    <w:rsid w:val="00F94FD4"/>
    <w:rsid w:val="00FA46C9"/>
    <w:rsid w:val="00FA4DEF"/>
    <w:rsid w:val="00FA6841"/>
    <w:rsid w:val="00FB43F1"/>
    <w:rsid w:val="00FB69AC"/>
    <w:rsid w:val="00FC76A2"/>
    <w:rsid w:val="00FD022D"/>
    <w:rsid w:val="00FD73BF"/>
    <w:rsid w:val="00FE0C98"/>
    <w:rsid w:val="00FE11E0"/>
    <w:rsid w:val="00FE1C6A"/>
    <w:rsid w:val="00FE1D7A"/>
    <w:rsid w:val="00FE2B43"/>
    <w:rsid w:val="00FE4229"/>
    <w:rsid w:val="00FE45E8"/>
    <w:rsid w:val="00FE7360"/>
    <w:rsid w:val="00FE743F"/>
    <w:rsid w:val="00FF4C3A"/>
    <w:rsid w:val="00FF65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87076EC"/>
  <w15:chartTrackingRefBased/>
  <w15:docId w15:val="{0582DED7-BB8B-4B4F-8BE3-3CB1FD790C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Titre1">
    <w:name w:val="heading 1"/>
    <w:basedOn w:val="Normal"/>
    <w:next w:val="Normal"/>
    <w:link w:val="Titre1Car"/>
    <w:uiPriority w:val="9"/>
    <w:qFormat/>
    <w:rsid w:val="00FE2B43"/>
    <w:pPr>
      <w:keepNext/>
      <w:keepLines/>
      <w:spacing w:before="480" w:after="0" w:line="276" w:lineRule="auto"/>
      <w:outlineLvl w:val="0"/>
    </w:pPr>
    <w:rPr>
      <w:rFonts w:ascii="Calibri Light" w:eastAsia="Times New Roman" w:hAnsi="Calibri Light" w:cs="Times New Roman"/>
      <w:color w:val="2F5496"/>
      <w:sz w:val="32"/>
      <w:szCs w:val="32"/>
      <w:lang w:val="en-US" w:eastAsia="de-DE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FE2B43"/>
    <w:rPr>
      <w:rFonts w:ascii="Calibri Light" w:eastAsia="Times New Roman" w:hAnsi="Calibri Light" w:cs="Times New Roman"/>
      <w:color w:val="2F5496"/>
      <w:sz w:val="32"/>
      <w:szCs w:val="32"/>
      <w:lang w:val="en-US" w:eastAsia="de-DE"/>
    </w:rPr>
  </w:style>
  <w:style w:type="numbering" w:customStyle="1" w:styleId="Aucuneliste1">
    <w:name w:val="Aucune liste1"/>
    <w:next w:val="Aucuneliste"/>
    <w:uiPriority w:val="99"/>
    <w:semiHidden/>
    <w:unhideWhenUsed/>
    <w:rsid w:val="00FE2B43"/>
  </w:style>
  <w:style w:type="paragraph" w:customStyle="1" w:styleId="Titre11">
    <w:name w:val="Titre 11"/>
    <w:basedOn w:val="Normal"/>
    <w:next w:val="Normal"/>
    <w:uiPriority w:val="9"/>
    <w:qFormat/>
    <w:rsid w:val="00FE2B43"/>
    <w:pPr>
      <w:keepNext/>
      <w:keepLines/>
      <w:spacing w:before="240" w:after="0" w:line="340" w:lineRule="atLeast"/>
      <w:jc w:val="both"/>
      <w:outlineLvl w:val="0"/>
    </w:pPr>
    <w:rPr>
      <w:rFonts w:ascii="Calibri Light" w:eastAsia="Times New Roman" w:hAnsi="Calibri Light" w:cs="Times New Roman"/>
      <w:color w:val="2F5496"/>
      <w:sz w:val="32"/>
      <w:szCs w:val="32"/>
      <w:lang w:val="en-US" w:eastAsia="de-DE"/>
    </w:rPr>
  </w:style>
  <w:style w:type="numbering" w:customStyle="1" w:styleId="Aucuneliste11">
    <w:name w:val="Aucune liste11"/>
    <w:next w:val="Aucuneliste"/>
    <w:uiPriority w:val="99"/>
    <w:semiHidden/>
    <w:unhideWhenUsed/>
    <w:rsid w:val="00FE2B43"/>
  </w:style>
  <w:style w:type="paragraph" w:customStyle="1" w:styleId="MDPI41tablecaption">
    <w:name w:val="MDPI_4.1_table_caption"/>
    <w:basedOn w:val="Normal"/>
    <w:qFormat/>
    <w:rsid w:val="00FE2B43"/>
    <w:pPr>
      <w:adjustRightInd w:val="0"/>
      <w:snapToGrid w:val="0"/>
      <w:spacing w:before="240" w:after="120" w:line="260" w:lineRule="atLeast"/>
      <w:ind w:left="425" w:right="425"/>
      <w:jc w:val="both"/>
    </w:pPr>
    <w:rPr>
      <w:rFonts w:ascii="Palatino Linotype" w:eastAsia="Times New Roman" w:hAnsi="Palatino Linotype" w:cs="Times New Roman"/>
      <w:color w:val="000000"/>
      <w:sz w:val="18"/>
      <w:lang w:val="en-US" w:eastAsia="de-DE" w:bidi="en-US"/>
    </w:rPr>
  </w:style>
  <w:style w:type="paragraph" w:customStyle="1" w:styleId="MDPI42tablebody">
    <w:name w:val="MDPI_4.2_table_body"/>
    <w:qFormat/>
    <w:rsid w:val="00FE2B43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customStyle="1" w:styleId="MDPI43tablefooter">
    <w:name w:val="MDPI_4.3_table_footer"/>
    <w:basedOn w:val="MDPI41tablecaption"/>
    <w:next w:val="Normal"/>
    <w:qFormat/>
    <w:rsid w:val="00FE2B43"/>
    <w:pPr>
      <w:spacing w:before="0"/>
      <w:ind w:left="0" w:right="0"/>
    </w:pPr>
  </w:style>
  <w:style w:type="paragraph" w:styleId="NormalWeb">
    <w:name w:val="Normal (Web)"/>
    <w:basedOn w:val="Normal"/>
    <w:rsid w:val="00FE2B43"/>
    <w:pPr>
      <w:spacing w:before="100" w:beforeAutospacing="1" w:after="100" w:afterAutospacing="1" w:line="240" w:lineRule="auto"/>
    </w:pPr>
    <w:rPr>
      <w:rFonts w:ascii="Palatino Linotype" w:eastAsia="Times New Roman" w:hAnsi="Palatino Linotype" w:cs="Times New Roman"/>
      <w:sz w:val="18"/>
      <w:szCs w:val="24"/>
      <w:lang w:val="en-US" w:eastAsia="es-ES"/>
    </w:rPr>
  </w:style>
  <w:style w:type="paragraph" w:styleId="Sansinterligne">
    <w:name w:val="No Spacing"/>
    <w:uiPriority w:val="1"/>
    <w:qFormat/>
    <w:rsid w:val="00FE2B43"/>
    <w:pPr>
      <w:spacing w:after="0" w:line="240" w:lineRule="auto"/>
      <w:jc w:val="both"/>
    </w:pPr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FE2B4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 w:eastAsia="es-ES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FE2B43"/>
    <w:rPr>
      <w:rFonts w:ascii="Times New Roman" w:eastAsia="Times New Roman" w:hAnsi="Times New Roman" w:cs="Times New Roman"/>
      <w:sz w:val="20"/>
      <w:szCs w:val="20"/>
      <w:lang w:val="en-US" w:eastAsia="es-ES"/>
    </w:rPr>
  </w:style>
  <w:style w:type="character" w:styleId="Marquedecommentaire">
    <w:name w:val="annotation reference"/>
    <w:basedOn w:val="Policepardfaut"/>
    <w:uiPriority w:val="99"/>
    <w:semiHidden/>
    <w:unhideWhenUsed/>
    <w:rsid w:val="00FE2B43"/>
    <w:rPr>
      <w:sz w:val="16"/>
      <w:szCs w:val="1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FE2B43"/>
    <w:pPr>
      <w:spacing w:after="0" w:line="240" w:lineRule="auto"/>
      <w:jc w:val="both"/>
    </w:pPr>
    <w:rPr>
      <w:rFonts w:ascii="Segoe UI" w:eastAsia="Times New Roman" w:hAnsi="Segoe UI" w:cs="Segoe UI"/>
      <w:color w:val="000000"/>
      <w:sz w:val="18"/>
      <w:szCs w:val="18"/>
      <w:lang w:val="en-US" w:eastAsia="de-DE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FE2B43"/>
    <w:rPr>
      <w:rFonts w:ascii="Segoe UI" w:eastAsia="Times New Roman" w:hAnsi="Segoe UI" w:cs="Segoe UI"/>
      <w:color w:val="000000"/>
      <w:sz w:val="18"/>
      <w:szCs w:val="18"/>
      <w:lang w:val="en-US" w:eastAsia="de-DE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FE2B43"/>
    <w:pPr>
      <w:jc w:val="both"/>
    </w:pPr>
    <w:rPr>
      <w:rFonts w:ascii="Palatino Linotype" w:hAnsi="Palatino Linotype"/>
      <w:b/>
      <w:bCs/>
      <w:color w:val="000000"/>
      <w:lang w:eastAsia="de-DE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FE2B43"/>
    <w:rPr>
      <w:rFonts w:ascii="Palatino Linotype" w:eastAsia="Times New Roman" w:hAnsi="Palatino Linotype" w:cs="Times New Roman"/>
      <w:b/>
      <w:bCs/>
      <w:color w:val="000000"/>
      <w:sz w:val="20"/>
      <w:szCs w:val="20"/>
      <w:lang w:val="en-US" w:eastAsia="de-DE"/>
    </w:rPr>
  </w:style>
  <w:style w:type="paragraph" w:styleId="Rvision">
    <w:name w:val="Revision"/>
    <w:hidden/>
    <w:uiPriority w:val="99"/>
    <w:semiHidden/>
    <w:rsid w:val="00FE2B43"/>
    <w:pPr>
      <w:spacing w:after="0" w:line="240" w:lineRule="auto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/>
    </w:rPr>
  </w:style>
  <w:style w:type="character" w:customStyle="1" w:styleId="Titre1Car1">
    <w:name w:val="Titre 1 Car1"/>
    <w:basedOn w:val="Policepardfaut"/>
    <w:uiPriority w:val="9"/>
    <w:rsid w:val="00FE2B43"/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En-tte">
    <w:name w:val="header"/>
    <w:basedOn w:val="Normal"/>
    <w:link w:val="En-tteCar"/>
    <w:uiPriority w:val="99"/>
    <w:unhideWhenUsed/>
    <w:rsid w:val="005545C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5545C7"/>
  </w:style>
  <w:style w:type="paragraph" w:styleId="Pieddepage">
    <w:name w:val="footer"/>
    <w:basedOn w:val="Normal"/>
    <w:link w:val="PieddepageCar"/>
    <w:uiPriority w:val="99"/>
    <w:unhideWhenUsed/>
    <w:rsid w:val="005545C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5545C7"/>
  </w:style>
  <w:style w:type="paragraph" w:styleId="Paragraphedeliste">
    <w:name w:val="List Paragraph"/>
    <w:basedOn w:val="Normal"/>
    <w:uiPriority w:val="34"/>
    <w:qFormat/>
    <w:rsid w:val="00F3450D"/>
    <w:pPr>
      <w:ind w:left="720"/>
      <w:contextualSpacing/>
    </w:pPr>
  </w:style>
  <w:style w:type="paragraph" w:styleId="PrformatHTML">
    <w:name w:val="HTML Preformatted"/>
    <w:basedOn w:val="Normal"/>
    <w:link w:val="PrformatHTMLCar"/>
    <w:uiPriority w:val="99"/>
    <w:unhideWhenUsed/>
    <w:rsid w:val="00CF482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fr-FR"/>
    </w:rPr>
  </w:style>
  <w:style w:type="character" w:customStyle="1" w:styleId="PrformatHTMLCar">
    <w:name w:val="Préformaté HTML Car"/>
    <w:basedOn w:val="Policepardfaut"/>
    <w:link w:val="PrformatHTML"/>
    <w:uiPriority w:val="99"/>
    <w:rsid w:val="00CF482B"/>
    <w:rPr>
      <w:rFonts w:ascii="Courier New" w:eastAsia="Times New Roman" w:hAnsi="Courier New" w:cs="Courier New"/>
      <w:sz w:val="20"/>
      <w:szCs w:val="20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377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9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62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1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7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40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2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0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3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80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4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9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4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38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0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598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11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7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7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312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638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60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61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83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12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03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33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91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42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22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15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99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7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67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94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5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66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21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390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0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69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11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63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26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04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01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08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86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02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14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780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821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24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32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893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358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091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97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48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15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12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6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323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65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59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59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867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446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64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83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57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336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8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9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11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4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04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432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61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94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72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33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26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27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02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37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59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34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71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13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17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01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64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31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39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94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6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4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21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9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53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756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17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17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31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23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27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863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258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12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51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39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16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4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96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3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9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41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86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30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46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625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403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1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82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63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33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99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4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9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77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14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73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81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96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9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1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79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23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60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34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1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3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225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813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66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08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7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19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77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4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8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57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54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82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33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66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68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87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24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049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278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52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488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76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799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64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45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26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E364EB0-E83C-4CD1-BC94-EAC1484161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7726</Words>
  <Characters>42497</Characters>
  <Application>Microsoft Office Word</Application>
  <DocSecurity>0</DocSecurity>
  <Lines>354</Lines>
  <Paragraphs>100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0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ondance</dc:creator>
  <cp:keywords/>
  <dc:description/>
  <cp:lastModifiedBy>Noureddine  Bouaïcha</cp:lastModifiedBy>
  <cp:revision>2</cp:revision>
  <cp:lastPrinted>2019-07-22T13:14:00Z</cp:lastPrinted>
  <dcterms:created xsi:type="dcterms:W3CDTF">2019-10-01T12:19:00Z</dcterms:created>
  <dcterms:modified xsi:type="dcterms:W3CDTF">2019-10-01T12:19:00Z</dcterms:modified>
</cp:coreProperties>
</file>